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C8BE3" w14:textId="499EE7ED" w:rsidR="003826D1" w:rsidRPr="0052029F" w:rsidRDefault="003826D1" w:rsidP="003826D1">
      <w:pPr>
        <w:pStyle w:val="NoSpacing"/>
        <w:rPr>
          <w:rFonts w:ascii="Times New Roman" w:hAnsi="Times New Roman" w:cs="Times New Roman"/>
          <w:b/>
          <w:bCs/>
          <w:sz w:val="24"/>
          <w:szCs w:val="24"/>
        </w:rPr>
      </w:pPr>
      <w:r w:rsidRPr="0052029F">
        <w:rPr>
          <w:rFonts w:ascii="Times New Roman" w:hAnsi="Times New Roman" w:cs="Times New Roman"/>
          <w:b/>
          <w:bCs/>
          <w:sz w:val="24"/>
          <w:szCs w:val="24"/>
        </w:rPr>
        <w:t>Title:</w:t>
      </w:r>
    </w:p>
    <w:p w14:paraId="673F43D3" w14:textId="77777777" w:rsidR="003826D1" w:rsidRPr="0052029F" w:rsidRDefault="003826D1" w:rsidP="003826D1">
      <w:pPr>
        <w:spacing w:line="360" w:lineRule="auto"/>
        <w:rPr>
          <w:rFonts w:ascii="Times New Roman" w:hAnsi="Times New Roman" w:cs="Times New Roman"/>
          <w:sz w:val="24"/>
          <w:szCs w:val="24"/>
        </w:rPr>
      </w:pPr>
      <w:r w:rsidRPr="0052029F">
        <w:rPr>
          <w:rFonts w:ascii="Times New Roman" w:hAnsi="Times New Roman" w:cs="Times New Roman"/>
          <w:sz w:val="24"/>
          <w:szCs w:val="24"/>
        </w:rPr>
        <w:t>The Covid-19 uncertainty and ethical dilemmas in dental practice</w:t>
      </w:r>
    </w:p>
    <w:p w14:paraId="70343C59" w14:textId="77777777" w:rsidR="003826D1" w:rsidRPr="0052029F" w:rsidRDefault="003826D1" w:rsidP="003826D1">
      <w:pPr>
        <w:pStyle w:val="NoSpacing"/>
        <w:rPr>
          <w:rFonts w:ascii="Times New Roman" w:hAnsi="Times New Roman" w:cs="Times New Roman"/>
          <w:b/>
          <w:bCs/>
          <w:sz w:val="24"/>
          <w:szCs w:val="24"/>
        </w:rPr>
      </w:pPr>
    </w:p>
    <w:p w14:paraId="1E640C41" w14:textId="4CC1FB25" w:rsidR="003826D1" w:rsidRPr="0052029F" w:rsidRDefault="003826D1" w:rsidP="003826D1">
      <w:pPr>
        <w:pStyle w:val="NoSpacing"/>
        <w:rPr>
          <w:rFonts w:ascii="Times New Roman" w:hAnsi="Times New Roman" w:cs="Times New Roman"/>
          <w:b/>
          <w:bCs/>
          <w:sz w:val="24"/>
          <w:szCs w:val="24"/>
        </w:rPr>
      </w:pPr>
      <w:r w:rsidRPr="0052029F">
        <w:rPr>
          <w:rFonts w:ascii="Times New Roman" w:hAnsi="Times New Roman" w:cs="Times New Roman"/>
          <w:b/>
          <w:bCs/>
          <w:sz w:val="24"/>
          <w:szCs w:val="24"/>
        </w:rPr>
        <w:t>Author details:</w:t>
      </w:r>
    </w:p>
    <w:p w14:paraId="11786676" w14:textId="42B46A6F" w:rsidR="003826D1" w:rsidRPr="0052029F" w:rsidRDefault="003826D1" w:rsidP="003826D1">
      <w:pPr>
        <w:pStyle w:val="NoSpacing"/>
        <w:rPr>
          <w:rFonts w:ascii="Times New Roman" w:hAnsi="Times New Roman" w:cs="Times New Roman"/>
          <w:sz w:val="24"/>
          <w:szCs w:val="24"/>
        </w:rPr>
      </w:pPr>
      <w:proofErr w:type="spellStart"/>
      <w:r w:rsidRPr="0052029F">
        <w:rPr>
          <w:rFonts w:ascii="Times New Roman" w:hAnsi="Times New Roman" w:cs="Times New Roman"/>
          <w:sz w:val="24"/>
          <w:szCs w:val="24"/>
        </w:rPr>
        <w:t>Venkitachalam</w:t>
      </w:r>
      <w:proofErr w:type="spellEnd"/>
      <w:r w:rsidRPr="0052029F">
        <w:rPr>
          <w:rFonts w:ascii="Times New Roman" w:hAnsi="Times New Roman" w:cs="Times New Roman"/>
          <w:sz w:val="24"/>
          <w:szCs w:val="24"/>
        </w:rPr>
        <w:t xml:space="preserve"> </w:t>
      </w:r>
      <w:proofErr w:type="spellStart"/>
      <w:r w:rsidRPr="0052029F">
        <w:rPr>
          <w:rFonts w:ascii="Times New Roman" w:hAnsi="Times New Roman" w:cs="Times New Roman"/>
          <w:sz w:val="24"/>
          <w:szCs w:val="24"/>
        </w:rPr>
        <w:t>Ramanarayanan</w:t>
      </w:r>
      <w:bookmarkStart w:id="0" w:name="_GoBack"/>
      <w:bookmarkEnd w:id="0"/>
      <w:proofErr w:type="spellEnd"/>
    </w:p>
    <w:p w14:paraId="52FF780F"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Department of Public Health Dentistry</w:t>
      </w:r>
    </w:p>
    <w:p w14:paraId="2DADC452"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Amrita School of Dentistry, Amrita Vishwa Vidyapeetham</w:t>
      </w:r>
    </w:p>
    <w:p w14:paraId="7E5154B4"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Kochi, India</w:t>
      </w:r>
    </w:p>
    <w:p w14:paraId="112B7235" w14:textId="77777777" w:rsidR="003826D1" w:rsidRPr="0052029F" w:rsidRDefault="000D557A" w:rsidP="003826D1">
      <w:pPr>
        <w:pStyle w:val="NoSpacing"/>
        <w:rPr>
          <w:rFonts w:ascii="Times New Roman" w:hAnsi="Times New Roman" w:cs="Times New Roman"/>
          <w:sz w:val="24"/>
          <w:szCs w:val="24"/>
        </w:rPr>
      </w:pPr>
      <w:hyperlink r:id="rId6" w:history="1">
        <w:r w:rsidR="003826D1" w:rsidRPr="0052029F">
          <w:rPr>
            <w:rStyle w:val="Hyperlink"/>
            <w:rFonts w:ascii="Times New Roman" w:hAnsi="Times New Roman" w:cs="Times New Roman"/>
            <w:sz w:val="24"/>
            <w:szCs w:val="24"/>
          </w:rPr>
          <w:t>venkitr2006@gmail.com</w:t>
        </w:r>
      </w:hyperlink>
      <w:r w:rsidR="003826D1" w:rsidRPr="0052029F">
        <w:rPr>
          <w:rFonts w:ascii="Times New Roman" w:hAnsi="Times New Roman" w:cs="Times New Roman"/>
          <w:sz w:val="24"/>
          <w:szCs w:val="24"/>
        </w:rPr>
        <w:t>; +91 9895741775</w:t>
      </w:r>
    </w:p>
    <w:p w14:paraId="4AC9159F" w14:textId="77777777" w:rsidR="003826D1" w:rsidRPr="0052029F" w:rsidRDefault="003826D1" w:rsidP="003826D1">
      <w:pPr>
        <w:pStyle w:val="NoSpacing"/>
        <w:rPr>
          <w:rFonts w:ascii="Times New Roman" w:hAnsi="Times New Roman" w:cs="Times New Roman"/>
          <w:sz w:val="24"/>
          <w:szCs w:val="24"/>
        </w:rPr>
      </w:pPr>
    </w:p>
    <w:p w14:paraId="1F4F61B6"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 xml:space="preserve">Vinita </w:t>
      </w:r>
      <w:proofErr w:type="spellStart"/>
      <w:r w:rsidRPr="0052029F">
        <w:rPr>
          <w:rFonts w:ascii="Times New Roman" w:hAnsi="Times New Roman" w:cs="Times New Roman"/>
          <w:sz w:val="24"/>
          <w:szCs w:val="24"/>
        </w:rPr>
        <w:t>Sanjeevan</w:t>
      </w:r>
      <w:proofErr w:type="spellEnd"/>
    </w:p>
    <w:p w14:paraId="43643AA4"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Department of Public Health Dentistry</w:t>
      </w:r>
    </w:p>
    <w:p w14:paraId="772A6FE7"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Goa Dental College</w:t>
      </w:r>
    </w:p>
    <w:p w14:paraId="3213F851" w14:textId="77777777" w:rsidR="003826D1" w:rsidRPr="0052029F" w:rsidRDefault="003826D1" w:rsidP="003826D1">
      <w:pPr>
        <w:pStyle w:val="NoSpacing"/>
        <w:rPr>
          <w:rFonts w:ascii="Times New Roman" w:hAnsi="Times New Roman" w:cs="Times New Roman"/>
          <w:sz w:val="24"/>
          <w:szCs w:val="24"/>
        </w:rPr>
      </w:pPr>
      <w:proofErr w:type="spellStart"/>
      <w:r w:rsidRPr="0052029F">
        <w:rPr>
          <w:rFonts w:ascii="Times New Roman" w:hAnsi="Times New Roman" w:cs="Times New Roman"/>
          <w:sz w:val="24"/>
          <w:szCs w:val="24"/>
        </w:rPr>
        <w:t>Bambolim</w:t>
      </w:r>
      <w:proofErr w:type="spellEnd"/>
      <w:r w:rsidRPr="0052029F">
        <w:rPr>
          <w:rFonts w:ascii="Times New Roman" w:hAnsi="Times New Roman" w:cs="Times New Roman"/>
          <w:sz w:val="24"/>
          <w:szCs w:val="24"/>
        </w:rPr>
        <w:t>, Goa, India</w:t>
      </w:r>
    </w:p>
    <w:p w14:paraId="4329F798" w14:textId="77777777" w:rsidR="003826D1" w:rsidRPr="0052029F" w:rsidRDefault="000D557A" w:rsidP="003826D1">
      <w:pPr>
        <w:pStyle w:val="NoSpacing"/>
        <w:rPr>
          <w:rFonts w:ascii="Times New Roman" w:hAnsi="Times New Roman" w:cs="Times New Roman"/>
          <w:sz w:val="24"/>
          <w:szCs w:val="24"/>
        </w:rPr>
      </w:pPr>
      <w:hyperlink r:id="rId7" w:history="1">
        <w:r w:rsidR="003826D1" w:rsidRPr="0052029F">
          <w:rPr>
            <w:rStyle w:val="Hyperlink"/>
            <w:rFonts w:ascii="Times New Roman" w:hAnsi="Times New Roman" w:cs="Times New Roman"/>
            <w:sz w:val="24"/>
            <w:szCs w:val="24"/>
          </w:rPr>
          <w:t>vinita.sanjeevan@gmail.com</w:t>
        </w:r>
      </w:hyperlink>
      <w:r w:rsidR="003826D1" w:rsidRPr="0052029F">
        <w:rPr>
          <w:rFonts w:ascii="Times New Roman" w:hAnsi="Times New Roman" w:cs="Times New Roman"/>
          <w:sz w:val="24"/>
          <w:szCs w:val="24"/>
        </w:rPr>
        <w:t>; +91 9689939969</w:t>
      </w:r>
    </w:p>
    <w:p w14:paraId="3C0C5697" w14:textId="77777777" w:rsidR="003826D1" w:rsidRPr="0052029F" w:rsidRDefault="003826D1" w:rsidP="003826D1">
      <w:pPr>
        <w:pStyle w:val="NoSpacing"/>
        <w:rPr>
          <w:rFonts w:ascii="Times New Roman" w:hAnsi="Times New Roman" w:cs="Times New Roman"/>
          <w:sz w:val="24"/>
          <w:szCs w:val="24"/>
        </w:rPr>
      </w:pPr>
    </w:p>
    <w:p w14:paraId="4062A690" w14:textId="77777777" w:rsidR="003826D1" w:rsidRPr="0052029F" w:rsidRDefault="003826D1" w:rsidP="003826D1">
      <w:pPr>
        <w:pStyle w:val="NoSpacing"/>
        <w:rPr>
          <w:rFonts w:ascii="Times New Roman" w:hAnsi="Times New Roman" w:cs="Times New Roman"/>
          <w:sz w:val="24"/>
          <w:szCs w:val="24"/>
        </w:rPr>
      </w:pPr>
      <w:proofErr w:type="spellStart"/>
      <w:r w:rsidRPr="0052029F">
        <w:rPr>
          <w:rFonts w:ascii="Times New Roman" w:hAnsi="Times New Roman" w:cs="Times New Roman"/>
          <w:sz w:val="24"/>
          <w:szCs w:val="24"/>
        </w:rPr>
        <w:t>Chandrashekar</w:t>
      </w:r>
      <w:proofErr w:type="spellEnd"/>
      <w:r w:rsidRPr="0052029F">
        <w:rPr>
          <w:rFonts w:ascii="Times New Roman" w:hAnsi="Times New Roman" w:cs="Times New Roman"/>
          <w:sz w:val="24"/>
          <w:szCs w:val="24"/>
        </w:rPr>
        <w:t xml:space="preserve"> </w:t>
      </w:r>
      <w:proofErr w:type="spellStart"/>
      <w:r w:rsidRPr="0052029F">
        <w:rPr>
          <w:rFonts w:ascii="Times New Roman" w:hAnsi="Times New Roman" w:cs="Times New Roman"/>
          <w:sz w:val="24"/>
          <w:szCs w:val="24"/>
        </w:rPr>
        <w:t>Janakiram</w:t>
      </w:r>
      <w:proofErr w:type="spellEnd"/>
    </w:p>
    <w:p w14:paraId="239CB5A3"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Department of Public Health Dentistry</w:t>
      </w:r>
    </w:p>
    <w:p w14:paraId="4DF0E117"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Amrita School of Dentistry, Amrita Vishwa Vidyapeetham</w:t>
      </w:r>
    </w:p>
    <w:p w14:paraId="2CF81602" w14:textId="77777777" w:rsidR="003826D1" w:rsidRPr="0052029F" w:rsidRDefault="003826D1" w:rsidP="003826D1">
      <w:pPr>
        <w:pStyle w:val="NoSpacing"/>
        <w:rPr>
          <w:rFonts w:ascii="Times New Roman" w:hAnsi="Times New Roman" w:cs="Times New Roman"/>
          <w:sz w:val="24"/>
          <w:szCs w:val="24"/>
        </w:rPr>
      </w:pPr>
      <w:r w:rsidRPr="0052029F">
        <w:rPr>
          <w:rFonts w:ascii="Times New Roman" w:hAnsi="Times New Roman" w:cs="Times New Roman"/>
          <w:sz w:val="24"/>
          <w:szCs w:val="24"/>
        </w:rPr>
        <w:t>Kochi, India</w:t>
      </w:r>
    </w:p>
    <w:p w14:paraId="44711EB9" w14:textId="0119D5A4" w:rsidR="003826D1" w:rsidRPr="0052029F" w:rsidRDefault="000D557A" w:rsidP="003826D1">
      <w:pPr>
        <w:pStyle w:val="Default"/>
        <w:spacing w:line="360" w:lineRule="auto"/>
        <w:jc w:val="both"/>
      </w:pPr>
      <w:hyperlink r:id="rId8" w:history="1">
        <w:r w:rsidR="003826D1" w:rsidRPr="0052029F">
          <w:rPr>
            <w:rStyle w:val="Hyperlink"/>
          </w:rPr>
          <w:t>sekarcandra@gmail.com</w:t>
        </w:r>
      </w:hyperlink>
      <w:r w:rsidR="003826D1" w:rsidRPr="0052029F">
        <w:t>; +91 9481789572</w:t>
      </w:r>
    </w:p>
    <w:p w14:paraId="57259BD7" w14:textId="58D867D6" w:rsidR="003826D1" w:rsidRPr="0052029F" w:rsidRDefault="003826D1" w:rsidP="003826D1">
      <w:pPr>
        <w:pStyle w:val="Default"/>
        <w:spacing w:line="360" w:lineRule="auto"/>
        <w:jc w:val="both"/>
      </w:pPr>
    </w:p>
    <w:p w14:paraId="01147528" w14:textId="28840899" w:rsidR="003826D1" w:rsidRPr="0052029F" w:rsidRDefault="003826D1" w:rsidP="003826D1">
      <w:pPr>
        <w:pStyle w:val="Default"/>
        <w:spacing w:line="360" w:lineRule="auto"/>
        <w:jc w:val="both"/>
        <w:rPr>
          <w:b/>
          <w:bCs/>
        </w:rPr>
      </w:pPr>
      <w:r w:rsidRPr="0052029F">
        <w:rPr>
          <w:b/>
          <w:bCs/>
        </w:rPr>
        <w:t xml:space="preserve">Disclosure statement: </w:t>
      </w:r>
    </w:p>
    <w:p w14:paraId="6C4A99C4" w14:textId="75A6F354" w:rsidR="003826D1" w:rsidRPr="0052029F" w:rsidRDefault="003826D1" w:rsidP="003826D1">
      <w:pPr>
        <w:pStyle w:val="Default"/>
        <w:spacing w:line="360" w:lineRule="auto"/>
        <w:jc w:val="both"/>
      </w:pPr>
      <w:r w:rsidRPr="0052029F">
        <w:t>The authors declare no competing interests or funding support</w:t>
      </w:r>
    </w:p>
    <w:p w14:paraId="003E3CBB" w14:textId="2A3526B3" w:rsidR="003826D1" w:rsidRPr="0052029F" w:rsidRDefault="003826D1" w:rsidP="003826D1">
      <w:pPr>
        <w:pStyle w:val="Default"/>
        <w:spacing w:line="360" w:lineRule="auto"/>
        <w:jc w:val="both"/>
      </w:pPr>
      <w:r w:rsidRPr="0052029F">
        <w:t xml:space="preserve">The authors declare </w:t>
      </w:r>
      <w:r w:rsidR="0052029F" w:rsidRPr="0052029F">
        <w:t>that the submission or is not published or under consideration for publication in any other journal</w:t>
      </w:r>
    </w:p>
    <w:p w14:paraId="3B903258" w14:textId="77777777" w:rsidR="003D69F4" w:rsidRPr="0052029F" w:rsidRDefault="003D69F4">
      <w:pPr>
        <w:spacing w:line="360" w:lineRule="auto"/>
        <w:jc w:val="both"/>
        <w:rPr>
          <w:rFonts w:ascii="Times New Roman" w:hAnsi="Times New Roman" w:cs="Times New Roman"/>
          <w:sz w:val="24"/>
          <w:szCs w:val="24"/>
        </w:rPr>
      </w:pPr>
    </w:p>
    <w:p w14:paraId="4AD8D50E"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6F1E1955"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60FEDEDC"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3FA8998B"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0E6B6F5A"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4D70E4B9"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3F58D742"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0DD92889"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6D666B67" w14:textId="77777777" w:rsidR="0052029F" w:rsidRDefault="0052029F" w:rsidP="0075131C">
      <w:pPr>
        <w:spacing w:line="360" w:lineRule="auto"/>
        <w:jc w:val="both"/>
        <w:rPr>
          <w:rFonts w:ascii="Times New Roman" w:hAnsi="Times New Roman" w:cs="Times New Roman"/>
          <w:b/>
          <w:bCs/>
          <w:color w:val="000000" w:themeColor="text1"/>
          <w:sz w:val="24"/>
          <w:szCs w:val="24"/>
        </w:rPr>
      </w:pPr>
    </w:p>
    <w:p w14:paraId="4A1394BA" w14:textId="5EF4B8E7" w:rsidR="0075131C" w:rsidRPr="0052029F" w:rsidRDefault="0075131C" w:rsidP="0075131C">
      <w:pPr>
        <w:spacing w:line="360" w:lineRule="auto"/>
        <w:jc w:val="both"/>
        <w:rPr>
          <w:rFonts w:ascii="Times New Roman" w:hAnsi="Times New Roman" w:cs="Times New Roman"/>
          <w:b/>
          <w:bCs/>
          <w:sz w:val="24"/>
          <w:szCs w:val="24"/>
        </w:rPr>
      </w:pPr>
      <w:r w:rsidRPr="0052029F">
        <w:rPr>
          <w:rFonts w:ascii="Times New Roman" w:hAnsi="Times New Roman" w:cs="Times New Roman"/>
          <w:b/>
          <w:bCs/>
          <w:color w:val="000000" w:themeColor="text1"/>
          <w:sz w:val="24"/>
          <w:szCs w:val="24"/>
        </w:rPr>
        <w:lastRenderedPageBreak/>
        <w:t>Abstract</w:t>
      </w:r>
      <w:r w:rsidRPr="0052029F">
        <w:rPr>
          <w:rFonts w:ascii="Times New Roman" w:hAnsi="Times New Roman" w:cs="Times New Roman"/>
          <w:b/>
          <w:bCs/>
          <w:sz w:val="24"/>
          <w:szCs w:val="24"/>
        </w:rPr>
        <w:t xml:space="preserve"> </w:t>
      </w:r>
    </w:p>
    <w:p w14:paraId="495BFB8A" w14:textId="429C92A8" w:rsidR="00A45DCE" w:rsidRPr="0052029F" w:rsidRDefault="0075131C" w:rsidP="0075131C">
      <w:pPr>
        <w:spacing w:line="360" w:lineRule="auto"/>
        <w:jc w:val="both"/>
        <w:rPr>
          <w:rFonts w:ascii="Times New Roman" w:hAnsi="Times New Roman" w:cs="Times New Roman"/>
          <w:sz w:val="24"/>
          <w:szCs w:val="24"/>
        </w:rPr>
      </w:pPr>
      <w:r w:rsidRPr="0052029F">
        <w:rPr>
          <w:rFonts w:ascii="Times New Roman" w:hAnsi="Times New Roman" w:cs="Times New Roman"/>
          <w:sz w:val="24"/>
          <w:szCs w:val="24"/>
        </w:rPr>
        <w:t>C</w:t>
      </w:r>
      <w:r w:rsidR="008425D1" w:rsidRPr="0052029F">
        <w:rPr>
          <w:rFonts w:ascii="Times New Roman" w:hAnsi="Times New Roman" w:cs="Times New Roman"/>
          <w:sz w:val="24"/>
          <w:szCs w:val="24"/>
        </w:rPr>
        <w:t>OVID</w:t>
      </w:r>
      <w:r w:rsidRPr="0052029F">
        <w:rPr>
          <w:rFonts w:ascii="Times New Roman" w:hAnsi="Times New Roman" w:cs="Times New Roman"/>
          <w:sz w:val="24"/>
          <w:szCs w:val="24"/>
        </w:rPr>
        <w:t xml:space="preserve">-19 pandemic has hit health care hard. Dental practice has been in near-total suspension ever since the pandemic began. The extended period of lockdown has negatively affected patient care as many vital dental procedures are not being performed due to its high-risk nature. Fear among dentists and emphasis on infection control measures is further delaying re-opening of </w:t>
      </w:r>
      <w:r w:rsidR="00A45DCE" w:rsidRPr="0052029F">
        <w:rPr>
          <w:rFonts w:ascii="Times New Roman" w:hAnsi="Times New Roman" w:cs="Times New Roman"/>
          <w:sz w:val="24"/>
          <w:szCs w:val="24"/>
        </w:rPr>
        <w:t xml:space="preserve">dental practice further compromising the oral health of patients. In this paper, we discuss the various ethical dilemmas encountered in dental practice affected by the uncertainty of Covid-19. </w:t>
      </w:r>
    </w:p>
    <w:p w14:paraId="4517C9B0" w14:textId="242A8E3B" w:rsidR="0075131C" w:rsidRPr="0052029F" w:rsidRDefault="00A45DCE" w:rsidP="0075131C">
      <w:pPr>
        <w:spacing w:line="360" w:lineRule="auto"/>
        <w:jc w:val="both"/>
        <w:rPr>
          <w:rFonts w:ascii="Times New Roman" w:hAnsi="Times New Roman" w:cs="Times New Roman"/>
          <w:b/>
          <w:bCs/>
          <w:sz w:val="24"/>
          <w:szCs w:val="24"/>
        </w:rPr>
      </w:pPr>
      <w:r w:rsidRPr="0052029F">
        <w:rPr>
          <w:rFonts w:ascii="Times New Roman" w:hAnsi="Times New Roman" w:cs="Times New Roman"/>
          <w:b/>
          <w:bCs/>
          <w:sz w:val="24"/>
          <w:szCs w:val="24"/>
        </w:rPr>
        <w:t>Main document</w:t>
      </w:r>
      <w:r w:rsidR="0075131C" w:rsidRPr="0052029F">
        <w:rPr>
          <w:rFonts w:ascii="Times New Roman" w:hAnsi="Times New Roman" w:cs="Times New Roman"/>
          <w:b/>
          <w:bCs/>
          <w:sz w:val="24"/>
          <w:szCs w:val="24"/>
        </w:rPr>
        <w:t xml:space="preserve">   </w:t>
      </w:r>
    </w:p>
    <w:p w14:paraId="688299A6" w14:textId="4E6BDC54" w:rsidR="00DD000D" w:rsidRPr="0052029F" w:rsidRDefault="00DD000D" w:rsidP="0075131C">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The C</w:t>
      </w:r>
      <w:r w:rsidR="008425D1" w:rsidRPr="0052029F">
        <w:rPr>
          <w:rFonts w:ascii="Times New Roman" w:hAnsi="Times New Roman" w:cs="Times New Roman"/>
          <w:sz w:val="24"/>
          <w:szCs w:val="24"/>
        </w:rPr>
        <w:t>OVID-</w:t>
      </w:r>
      <w:r w:rsidRPr="0052029F">
        <w:rPr>
          <w:rFonts w:ascii="Times New Roman" w:hAnsi="Times New Roman" w:cs="Times New Roman"/>
          <w:sz w:val="24"/>
          <w:szCs w:val="24"/>
        </w:rPr>
        <w:t>19 pandemic has changed practices and behaviours world over. Dentistry as a profession is particularly affected due to the very nature of dental practice. Proximity with patients and predominance of aerosol generating procedure has raised concerns regarding safety of dentists and patients alike</w:t>
      </w:r>
      <w:r w:rsidR="00DF39CB"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gFroUbeN","properties":{"formattedCitation":"(1)","plainCitation":"(1)","noteIndex":0},"citationItems":[{"id":5873,"uris":["http://zotero.org/users/1953594/items/9WGYRJ77"],"uri":["http://zotero.org/users/1953594/items/9WGYRJ77"],"itemData":{"id":5873,"type":"article","title":"DentalAdvisoryF.pdf","URL":"https://www.mohfw.gov.in/pdf/DentalAdvisoryF.pdf","accessed":{"date-parts":[["2020",6,5]]}}}],"schema":"https://github.com/citation-style-language/schema/raw/master/csl-citation.json"} </w:instrText>
      </w:r>
      <w:r w:rsidR="00DF39CB"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1)</w:t>
      </w:r>
      <w:r w:rsidR="00DF39CB" w:rsidRPr="0052029F">
        <w:rPr>
          <w:rFonts w:ascii="Times New Roman" w:hAnsi="Times New Roman" w:cs="Times New Roman"/>
          <w:sz w:val="24"/>
          <w:szCs w:val="24"/>
        </w:rPr>
        <w:fldChar w:fldCharType="end"/>
      </w:r>
      <w:r w:rsidRPr="0052029F">
        <w:rPr>
          <w:rFonts w:ascii="Times New Roman" w:hAnsi="Times New Roman" w:cs="Times New Roman"/>
          <w:sz w:val="24"/>
          <w:szCs w:val="24"/>
        </w:rPr>
        <w:t>. Thus, a near total yet inevitable suspension of dental practice has raised several many questions including ones on the ethics of dental practice.</w:t>
      </w:r>
    </w:p>
    <w:p w14:paraId="00000006" w14:textId="1EA67D7D" w:rsidR="002C5463" w:rsidRPr="0052029F" w:rsidRDefault="006C622C" w:rsidP="0075131C">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Dental care in India is largely provided through private sector which comprises of dental clinics, hospitals, and teaching institutions.</w:t>
      </w:r>
      <w:r w:rsidR="00DD5373" w:rsidRPr="0052029F">
        <w:rPr>
          <w:rFonts w:ascii="Times New Roman" w:hAnsi="Times New Roman" w:cs="Times New Roman"/>
          <w:sz w:val="24"/>
          <w:szCs w:val="24"/>
        </w:rPr>
        <w:t xml:space="preserve"> Public sector institutions have constraints in their reach.</w:t>
      </w:r>
      <w:r w:rsidRPr="0052029F">
        <w:rPr>
          <w:rFonts w:ascii="Times New Roman" w:hAnsi="Times New Roman" w:cs="Times New Roman"/>
          <w:sz w:val="24"/>
          <w:szCs w:val="24"/>
        </w:rPr>
        <w:t xml:space="preserve"> </w:t>
      </w:r>
      <w:r w:rsidR="00DD000D" w:rsidRPr="0052029F">
        <w:rPr>
          <w:rFonts w:ascii="Times New Roman" w:hAnsi="Times New Roman" w:cs="Times New Roman"/>
          <w:sz w:val="24"/>
          <w:szCs w:val="24"/>
        </w:rPr>
        <w:t>However, it remains the affordable means to receive dental care in the country. Private sector offers care most often at a higher costs</w:t>
      </w:r>
      <w:r w:rsidR="00DF39CB"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2gxjHHkG","properties":{"formattedCitation":"(2)","plainCitation":"(2)","noteIndex":0},"citationItems":[{"id":5616,"uris":["http://zotero.org/users/1953594/items/TSAYZEHN"],"uri":["http://zotero.org/users/1953594/items/TSAYZEHN"],"itemData":{"id":5616,"type":"article-journal","abstract":"&lt;br&gt;&lt;b&gt;Objectives:&lt;/b&gt; The health system of Kerala, India has won many accolades in having health indicators comparable to developed countries. But oral health has not received its due importance at the policy level. With the burden of oral diseases on the rise in the state, a critical introspection of the existing system is warranted. The objective of this review was to assess the oral health care system in Kerala to provide policy solutions. &lt;b&gt;Methods:&lt;/b&gt; This study adopted a mixed methodological approach that gathered information from the primary and secondary sources, which included health facility surveys, key informant interviews, review of published literature, and websites of governmental and non-governmental bodies. The WHO framework of health system building blocks was adapted for the assessment. &lt;b&gt;Results:&lt;/b&gt; A review of epidemiological studies conducted in Kerala suggests that the prevalence of oral diseases is high with the prevalence of dental caries at the age of 12 years ranging from 37-69%. The state has a dentist population ratio of 1:2200 which is well within the prescribed ratio by WHO (1:7500). Only 2% of dentists in Kerala work with government sector catering to 0.6 million of the approximately 33.4 million population. This point to the absence of oral care in first contact levels like primary health centers. Service delivery is chiefly through the private sector and payment for dental care is predominantly through out-of-pocket expenditure. &lt;b&gt;Conclusion:&lt;/b&gt; Despite having the best health indicators, the oral health system of Kerala is deficient in many aspects. Reorientation of oral health services is required to combat the burden of diseases.&lt;br&gt;","container-title":"Journal of Family Medicine and Primary Care","DOI":"10.4103/jfmpc.jfmpc_1191_19","ISSN":"2249-4863","issue":"4","language":"en","note":"Company: Medknow Publications and Media Pvt. Ltd.\nDistributor: Medknow Publications and Media Pvt. Ltd.\nInstitution: Medknow Publications and Media Pvt. Ltd.\nLabel: Medknow Publications and Media Pvt. Ltd.\npublisher: Medknow Publications","page":"1950","source":"www.jfmpc.com","title":"Oral health care system analysis: A case study from India","title-short":"Oral health care system analysis","volume":"9","author":[{"family":"Ramanarayanan","given":"Venkitachalam"},{"family":"Janakiram","given":"Chandrashekar"},{"family":"Joseph","given":"Joe"},{"family":"Krishnakumar","given":"K."}],"issued":{"date-parts":[["2020",4,1]]}}}],"schema":"https://github.com/citation-style-language/schema/raw/master/csl-citation.json"} </w:instrText>
      </w:r>
      <w:r w:rsidR="00DF39CB"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2)</w:t>
      </w:r>
      <w:r w:rsidR="00DF39CB" w:rsidRPr="0052029F">
        <w:rPr>
          <w:rFonts w:ascii="Times New Roman" w:hAnsi="Times New Roman" w:cs="Times New Roman"/>
          <w:sz w:val="24"/>
          <w:szCs w:val="24"/>
        </w:rPr>
        <w:fldChar w:fldCharType="end"/>
      </w:r>
      <w:r w:rsidR="00DD000D" w:rsidRPr="0052029F">
        <w:rPr>
          <w:rFonts w:ascii="Times New Roman" w:hAnsi="Times New Roman" w:cs="Times New Roman"/>
          <w:sz w:val="24"/>
          <w:szCs w:val="24"/>
        </w:rPr>
        <w:t xml:space="preserve">.  </w:t>
      </w:r>
      <w:r w:rsidRPr="0052029F">
        <w:rPr>
          <w:rFonts w:ascii="Times New Roman" w:hAnsi="Times New Roman" w:cs="Times New Roman"/>
          <w:sz w:val="24"/>
          <w:szCs w:val="24"/>
        </w:rPr>
        <w:t xml:space="preserve"> </w:t>
      </w:r>
    </w:p>
    <w:p w14:paraId="00000007" w14:textId="05F3CD7A" w:rsidR="002C5463" w:rsidRPr="0052029F" w:rsidRDefault="006C622C" w:rsidP="003D69F4">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 xml:space="preserve">Cut down to the status of oral health in the country, it needs to be understood that dental diseases are very common, </w:t>
      </w:r>
      <w:r w:rsidR="00DF39CB" w:rsidRPr="0052029F">
        <w:rPr>
          <w:rFonts w:ascii="Times New Roman" w:hAnsi="Times New Roman" w:cs="Times New Roman"/>
          <w:color w:val="000000" w:themeColor="text1"/>
          <w:sz w:val="24"/>
          <w:szCs w:val="24"/>
        </w:rPr>
        <w:t xml:space="preserve">with dental decay or </w:t>
      </w:r>
      <w:r w:rsidRPr="0052029F">
        <w:rPr>
          <w:rFonts w:ascii="Times New Roman" w:hAnsi="Times New Roman" w:cs="Times New Roman"/>
          <w:sz w:val="24"/>
          <w:szCs w:val="24"/>
        </w:rPr>
        <w:t>gum problems</w:t>
      </w:r>
      <w:r w:rsidR="00DF39CB" w:rsidRPr="0052029F">
        <w:rPr>
          <w:rFonts w:ascii="Times New Roman" w:hAnsi="Times New Roman" w:cs="Times New Roman"/>
          <w:sz w:val="24"/>
          <w:szCs w:val="24"/>
        </w:rPr>
        <w:t xml:space="preserve"> being the predominant among them</w:t>
      </w:r>
      <w:r w:rsidR="00DF39CB"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Jm5TzntX","properties":{"formattedCitation":"(3,4)","plainCitation":"(3,4)","noteIndex":0},"citationItems":[{"id":5874,"uris":["http://zotero.org/users/1953594/items/ZVX49DD6"],"uri":["http://zotero.org/users/1953594/items/ZVX49DD6"],"itemData":{"id":5874,"type":"article-journal","abstract":"Oral diseases are a major public health problem, and their burden is on increase in many low- and middle-income countries. Dental public health (DPH) aims to improve the oral health of the population through preventive and curative services. However, its achievements in India are being questioned probably because of lack of proficiency and skill among DPH personnel. The literature search for the present study was conducted utilizing various search engines and electronic databases such as PubMed and MEDLINE. Documents related to the Central and State Governments of India were also considered. Finally, 26 articles were selected for the present study from which relevant information can be extracted. The present study focuses on some of the important aspects relating to DPH in India such as priority for oral health, DPH workforce and curriculum, utilization of DPH personnel in providing primary oral health care, role of mobile dental vans, and research in DPH. It was concluded that more attention should be given toward preventive oral health care by employing more number of public health dentists in public sector, strengthening DPH education and research, and combining oral health programs with general health-care programs.","container-title":"Journal of Family Medicine and Primary Care","DOI":"10.4103/2249-4863.201155","ISSN":"2249-4863","issue":"4","journalAbbreviation":"J Family Med Prim Care","note":"PMID: 28348984\nPMCID: PMC5353807","page":"747-751","source":"PubMed Central","title":"Dental public health in India: An insight","title-short":"Dental public health in India","volume":"5","author":[{"family":"Gambhir","given":"Ramandeep Singh"},{"family":"Kaur","given":"Amanpreet"},{"family":"Singh","given":"Arshdeep"},{"family":"Sandhu","given":"Anmol Rattan Singh"},{"family":"Dhaliwal","given":"Angad Prakash Singh"}],"issued":{"date-parts":[["2016"]]}},"label":"page"},{"id":669,"uris":["http://zotero.org/users/1953594/items/IGFX3VKD"],"uri":["http://zotero.org/users/1953594/items/IGFX3VKD"],"itemData":{"id":669,"type":"article","publisher":"Dental Council of India, New Delhi","title":"National Oral Health Survey and Fluoride Mapping 2002-03","author":[{"literal":"R. K. Bali"},{"literal":"V. B. Mathur"},{"literal":"P. P. Talwar"},{"literal":"H. B. Chanana"}],"issued":{"date-parts":[["2004"]]}},"label":"page"}],"schema":"https://github.com/citation-style-language/schema/raw/master/csl-citation.json"} </w:instrText>
      </w:r>
      <w:r w:rsidR="00DF39CB"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3,4)</w:t>
      </w:r>
      <w:r w:rsidR="00DF39CB" w:rsidRPr="0052029F">
        <w:rPr>
          <w:rFonts w:ascii="Times New Roman" w:hAnsi="Times New Roman" w:cs="Times New Roman"/>
          <w:sz w:val="24"/>
          <w:szCs w:val="24"/>
        </w:rPr>
        <w:fldChar w:fldCharType="end"/>
      </w:r>
      <w:r w:rsidR="00314A74" w:rsidRPr="0052029F">
        <w:rPr>
          <w:rFonts w:ascii="Times New Roman" w:hAnsi="Times New Roman" w:cs="Times New Roman"/>
          <w:sz w:val="24"/>
          <w:szCs w:val="24"/>
        </w:rPr>
        <w:t>.</w:t>
      </w:r>
      <w:r w:rsidRPr="0052029F">
        <w:rPr>
          <w:rFonts w:ascii="Times New Roman" w:hAnsi="Times New Roman" w:cs="Times New Roman"/>
          <w:sz w:val="24"/>
          <w:szCs w:val="24"/>
        </w:rPr>
        <w:t xml:space="preserve"> </w:t>
      </w:r>
      <w:r w:rsidR="00DD000D" w:rsidRPr="0052029F">
        <w:rPr>
          <w:rFonts w:ascii="Times New Roman" w:hAnsi="Times New Roman" w:cs="Times New Roman"/>
          <w:sz w:val="24"/>
          <w:szCs w:val="24"/>
        </w:rPr>
        <w:t xml:space="preserve">Dental diseases are chronic in nature and the result of delay or lack of intervention corresponds to poorer prognosis. </w:t>
      </w:r>
      <w:r w:rsidRPr="0052029F">
        <w:rPr>
          <w:rFonts w:ascii="Times New Roman" w:hAnsi="Times New Roman" w:cs="Times New Roman"/>
          <w:sz w:val="24"/>
          <w:szCs w:val="24"/>
        </w:rPr>
        <w:t>Dental infections</w:t>
      </w:r>
      <w:r w:rsidR="00CA4F97" w:rsidRPr="0052029F">
        <w:rPr>
          <w:rFonts w:ascii="Times New Roman" w:hAnsi="Times New Roman" w:cs="Times New Roman"/>
          <w:sz w:val="24"/>
          <w:szCs w:val="24"/>
        </w:rPr>
        <w:t xml:space="preserve"> </w:t>
      </w:r>
      <w:r w:rsidRPr="0052029F">
        <w:rPr>
          <w:rFonts w:ascii="Times New Roman" w:hAnsi="Times New Roman" w:cs="Times New Roman"/>
          <w:sz w:val="24"/>
          <w:szCs w:val="24"/>
        </w:rPr>
        <w:t>commonly manifest as pain</w:t>
      </w:r>
      <w:r w:rsidR="00CA4F97" w:rsidRPr="0052029F">
        <w:rPr>
          <w:rFonts w:ascii="Times New Roman" w:hAnsi="Times New Roman" w:cs="Times New Roman"/>
          <w:sz w:val="24"/>
          <w:szCs w:val="24"/>
        </w:rPr>
        <w:t xml:space="preserve"> which oftentimes, is</w:t>
      </w:r>
      <w:r w:rsidRPr="0052029F">
        <w:rPr>
          <w:rFonts w:ascii="Times New Roman" w:hAnsi="Times New Roman" w:cs="Times New Roman"/>
          <w:sz w:val="24"/>
          <w:szCs w:val="24"/>
        </w:rPr>
        <w:t xml:space="preserve"> unbearable. Antibiotics and analgesics are only given to reduce the bacterial load and offer symptomatic relief and are at best regarded as only temporary solutions. Definitive treatment for dental infections which could be tooth-related or gum-related involves removal of the source of infection either by means of clearing away of the dental plaque (scaling), sterilizing the tooth (root canal treatment) or removal the offending tooth (extraction). </w:t>
      </w:r>
    </w:p>
    <w:p w14:paraId="00000008" w14:textId="4954E805" w:rsidR="002C5463" w:rsidRPr="0052029F" w:rsidRDefault="00DD000D" w:rsidP="003D69F4">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 xml:space="preserve">Within this context, we analyse dental practice in times of COVID-19 pandemic through the ethical lens. Guidelines provided by various dental bodies have opined that </w:t>
      </w:r>
      <w:r w:rsidRPr="0052029F">
        <w:rPr>
          <w:rFonts w:ascii="Times New Roman" w:hAnsi="Times New Roman" w:cs="Times New Roman"/>
          <w:sz w:val="24"/>
          <w:szCs w:val="24"/>
        </w:rPr>
        <w:lastRenderedPageBreak/>
        <w:t>triaging of patients based on the urgency of dental treatment is essential</w:t>
      </w:r>
      <w:r w:rsidR="00DF39CB"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jwiUwBbI","properties":{"formattedCitation":"(5\\uc0\\u8211{}8)","plainCitation":"(5–8)","noteIndex":0},"citationItems":[{"id":5744,"uris":["http://zotero.org/users/1953594/items/SVJSPQDN"],"uri":["http://zotero.org/users/1953594/items/SVJSPQDN"],"itemData":{"id":5744,"type":"report","abstract":"On March 11th 2020, the World Health Organization (WHO) declared the coronavirus disease (COVID-19) caused by severe acute respiratory syndrome coronavirus (SARS-CoV2) as a pandemic. Until an effective treatment or a vaccine is developed, the current recommendations are to contain the disease, and control its transmission. It is now clear that the primary mode of SARS-CoV2 transmission is aerosol/droplet spread, and by contacting virus contaminated surfaces acting as fomites (inanimate vectors). Furthermore, recent data indicate that the live virus particles are present in saliva, and, more alarmingly, asymptomatic individuals may transmit the infection. By virtue of the nature of the practice of dentistry where intrinsically, a high volume of aerosols are produced, as well as the close proximity of dentists and patients during treatment, dentists and allied dental staff are considered the highest risk health professional group for acquiring SARS-CoV2 during patient management. Therefore, several organizations and specialty associations have proposed guidelines and recommendations for limiting the transmission of SARS-COV2 from carriers to dentists and vice versa. This paper aims to provide a review of these guidelines, and concludes with a brief look at how the practice of dentistry may be impacted by COVID-19, in the postpandemic era.","genre":"preprint","language":"en","note":"DOI: 10.20944/preprints202004.0357.v1","publisher":"MEDICINE &amp; PHARMACOLOGY","source":"DOI.org (Crossref)","title":"Overview of Trans-National Recommendations for COVID-19 Transmission Control in Dental Care Settings","URL":"https://www.preprints.org/manuscript/202004.0357/v1","author":[{"family":"Jamal","given":"Mohamed"},{"family":"Shah","given":"Maanas"},{"family":"Almarzooqi","given":"Sameeha Husain"},{"family":"Aber","given":"Hend"},{"family":"Khawaja","given":"Summayah"},{"family":"El Abed","given":"Rashid"},{"family":"Alkhatib","given":"Zuhair"},{"family":"Samaranayake","given":"Lakshman Perera"}],"accessed":{"date-parts":[["2020",5,14]]},"issued":{"date-parts":[["2020",4,20]]}},"label":"page"},{"id":5690,"uris":["http://zotero.org/users/1953594/items/CB4H9APK"],"uri":["http://zotero.org/users/1953594/items/CB4H9APK"],"itemData":{"id":5690,"type":"article-journal","language":"en","page":"24","source":"Zotero","title":"Endodontic and Dental Practice during COVID-19 Pandemic: Position Statement from International Federation of Endodontic Associations (IFEA) &amp; Indian Endodontic Society (IES)","author":[{"family":"Krithikadatta","given":"Jogikalmat"},{"family":"Nawal","given":"Ruchika Roongta"},{"family":"Amalavathy","given":"Kurinji"},{"family":"McLean","given":"William"},{"family":"Gopikrishna","given":"Velayutham"}]},"label":"page"},{"id":5876,"uris":["http://zotero.org/users/1953594/items/F3NECEWC"],"uri":["http://zotero.org/users/1953594/items/F3NECEWC"],"itemData":{"id":5876,"type":"article","title":"Dental Clinics Protocols Final.pdf"},"label":"page"},{"id":5885,"uris":["http://zotero.org/users/1953594/items/EEMXYYTQ"],"uri":["http://zotero.org/users/1953594/items/EEMXYYTQ"],"itemData":{"id":5885,"type":"webpage","title":"Dental Clinics Protocols Final.pdf","URL":"http://dciindia.gov.in/Admin/NewsArchives/Dental%20Clinics%20Protocols%20Final.pdf","author":[{"literal":"Dental Council of India"}],"accessed":{"date-parts":[["2020",6,5]]},"issued":{"date-parts":[["2020",5,7]]}},"label":"page"}],"schema":"https://github.com/citation-style-language/schema/raw/master/csl-citation.json"} </w:instrText>
      </w:r>
      <w:r w:rsidR="00DF39CB"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5–8)</w:t>
      </w:r>
      <w:r w:rsidR="00DF39CB" w:rsidRPr="0052029F">
        <w:rPr>
          <w:rFonts w:ascii="Times New Roman" w:hAnsi="Times New Roman" w:cs="Times New Roman"/>
          <w:sz w:val="24"/>
          <w:szCs w:val="24"/>
        </w:rPr>
        <w:fldChar w:fldCharType="end"/>
      </w:r>
      <w:r w:rsidRPr="0052029F">
        <w:rPr>
          <w:rFonts w:ascii="Times New Roman" w:hAnsi="Times New Roman" w:cs="Times New Roman"/>
          <w:sz w:val="24"/>
          <w:szCs w:val="24"/>
        </w:rPr>
        <w:t xml:space="preserve">. These guidelines further suggest that patients must be screened through tele dentistry first. </w:t>
      </w:r>
      <w:r w:rsidR="006C622C" w:rsidRPr="0052029F">
        <w:rPr>
          <w:rFonts w:ascii="Times New Roman" w:hAnsi="Times New Roman" w:cs="Times New Roman"/>
          <w:sz w:val="24"/>
          <w:szCs w:val="24"/>
        </w:rPr>
        <w:t>With the lockdown extending for over two months and full</w:t>
      </w:r>
      <w:r w:rsidRPr="0052029F">
        <w:rPr>
          <w:rFonts w:ascii="Times New Roman" w:hAnsi="Times New Roman" w:cs="Times New Roman"/>
          <w:sz w:val="24"/>
          <w:szCs w:val="24"/>
        </w:rPr>
        <w:t>-</w:t>
      </w:r>
      <w:r w:rsidR="006C622C" w:rsidRPr="0052029F">
        <w:rPr>
          <w:rFonts w:ascii="Times New Roman" w:hAnsi="Times New Roman" w:cs="Times New Roman"/>
          <w:sz w:val="24"/>
          <w:szCs w:val="24"/>
        </w:rPr>
        <w:t xml:space="preserve">fledged dental practice yet to resume in even relatively “safe zones”, there has been an uncertainty in the management of even common dental diseases which has left patients in the lurch. In addition to the above, there has been an abrupt halt to many on-going advanced dental procedures like root canal treatments, gum surgeries, tooth aligning which require multiple visits and follow-ups. </w:t>
      </w:r>
    </w:p>
    <w:p w14:paraId="00000009" w14:textId="287D052E" w:rsidR="002C5463" w:rsidRPr="0052029F" w:rsidRDefault="006C622C" w:rsidP="003D69F4">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Dentistry is expected to normalize only at a slow pace as C</w:t>
      </w:r>
      <w:r w:rsidR="008425D1" w:rsidRPr="0052029F">
        <w:rPr>
          <w:rFonts w:ascii="Times New Roman" w:hAnsi="Times New Roman" w:cs="Times New Roman"/>
          <w:sz w:val="24"/>
          <w:szCs w:val="24"/>
        </w:rPr>
        <w:t>OVID</w:t>
      </w:r>
      <w:r w:rsidRPr="0052029F">
        <w:rPr>
          <w:rFonts w:ascii="Times New Roman" w:hAnsi="Times New Roman" w:cs="Times New Roman"/>
          <w:sz w:val="24"/>
          <w:szCs w:val="24"/>
        </w:rPr>
        <w:t>-19 has brought about an unprecedented emphasis on a critical but often overlooked component in dental practice</w:t>
      </w:r>
      <w:r w:rsidR="00C80BB6" w:rsidRPr="0052029F">
        <w:rPr>
          <w:rFonts w:ascii="Times New Roman" w:hAnsi="Times New Roman" w:cs="Times New Roman"/>
          <w:sz w:val="24"/>
          <w:szCs w:val="24"/>
        </w:rPr>
        <w:t>;</w:t>
      </w:r>
      <w:r w:rsidRPr="0052029F">
        <w:rPr>
          <w:rFonts w:ascii="Times New Roman" w:hAnsi="Times New Roman" w:cs="Times New Roman"/>
          <w:sz w:val="24"/>
          <w:szCs w:val="24"/>
        </w:rPr>
        <w:t xml:space="preserve"> </w:t>
      </w:r>
      <w:r w:rsidR="00C80BB6" w:rsidRPr="0052029F">
        <w:rPr>
          <w:rFonts w:ascii="Times New Roman" w:hAnsi="Times New Roman" w:cs="Times New Roman"/>
          <w:sz w:val="24"/>
          <w:szCs w:val="24"/>
        </w:rPr>
        <w:t xml:space="preserve">that of </w:t>
      </w:r>
      <w:r w:rsidRPr="0052029F">
        <w:rPr>
          <w:rFonts w:ascii="Times New Roman" w:hAnsi="Times New Roman" w:cs="Times New Roman"/>
          <w:sz w:val="24"/>
          <w:szCs w:val="24"/>
        </w:rPr>
        <w:t xml:space="preserve">infection control. The recommendations by professional organizations on infection control measures for dental practice requires several structural and work practice controls and additional investment on personal protective </w:t>
      </w:r>
      <w:r w:rsidR="00DD000D" w:rsidRPr="0052029F">
        <w:rPr>
          <w:rFonts w:ascii="Times New Roman" w:hAnsi="Times New Roman" w:cs="Times New Roman"/>
          <w:sz w:val="24"/>
          <w:szCs w:val="24"/>
        </w:rPr>
        <w:t>equipment</w:t>
      </w:r>
      <w:r w:rsidRPr="0052029F">
        <w:rPr>
          <w:rFonts w:ascii="Times New Roman" w:hAnsi="Times New Roman" w:cs="Times New Roman"/>
          <w:sz w:val="24"/>
          <w:szCs w:val="24"/>
        </w:rPr>
        <w:t xml:space="preserve"> which would be difficult for single-doctor and small clinics to implement immediately. The shortage of </w:t>
      </w:r>
      <w:r w:rsidR="00DD5373" w:rsidRPr="0052029F">
        <w:rPr>
          <w:rFonts w:ascii="Times New Roman" w:hAnsi="Times New Roman" w:cs="Times New Roman"/>
          <w:sz w:val="24"/>
          <w:szCs w:val="24"/>
        </w:rPr>
        <w:t>Personal Protective Equipment (</w:t>
      </w:r>
      <w:r w:rsidRPr="0052029F">
        <w:rPr>
          <w:rFonts w:ascii="Times New Roman" w:hAnsi="Times New Roman" w:cs="Times New Roman"/>
          <w:sz w:val="24"/>
          <w:szCs w:val="24"/>
        </w:rPr>
        <w:t>PPE’s</w:t>
      </w:r>
      <w:r w:rsidR="00DD5373" w:rsidRPr="0052029F">
        <w:rPr>
          <w:rFonts w:ascii="Times New Roman" w:hAnsi="Times New Roman" w:cs="Times New Roman"/>
          <w:sz w:val="24"/>
          <w:szCs w:val="24"/>
        </w:rPr>
        <w:t>)</w:t>
      </w:r>
      <w:r w:rsidRPr="0052029F">
        <w:rPr>
          <w:rFonts w:ascii="Times New Roman" w:hAnsi="Times New Roman" w:cs="Times New Roman"/>
          <w:sz w:val="24"/>
          <w:szCs w:val="24"/>
        </w:rPr>
        <w:t xml:space="preserve"> has also been a cause for concern</w:t>
      </w:r>
      <w:r w:rsidR="00641F06"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Jnc1I2iN","properties":{"formattedCitation":"(9)","plainCitation":"(9)","noteIndex":0},"citationItems":[{"id":5879,"uris":["http://zotero.org/users/1953594/items/IYJR3TRN"],"uri":["http://zotero.org/users/1953594/items/IYJR3TRN"],"itemData":{"id":5879,"type":"article-newspaper","container-title":"Hindustan Times","edition":"Online","event-place":"Tarn Taran","publisher-place":"Tarn Taran","title":"Covid-19 impacts dental surgeries, patients forced to suffer in pain","author":[{"literal":"Anil Sharma"}],"issued":{"date-parts":[["2020",4,13]]}}}],"schema":"https://github.com/citation-style-language/schema/raw/master/csl-citation.json"} </w:instrText>
      </w:r>
      <w:r w:rsidR="00641F06"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9)</w:t>
      </w:r>
      <w:r w:rsidR="00641F06" w:rsidRPr="0052029F">
        <w:rPr>
          <w:rFonts w:ascii="Times New Roman" w:hAnsi="Times New Roman" w:cs="Times New Roman"/>
          <w:sz w:val="24"/>
          <w:szCs w:val="24"/>
        </w:rPr>
        <w:fldChar w:fldCharType="end"/>
      </w:r>
      <w:r w:rsidRPr="0052029F">
        <w:rPr>
          <w:rFonts w:ascii="Times New Roman" w:hAnsi="Times New Roman" w:cs="Times New Roman"/>
          <w:sz w:val="24"/>
          <w:szCs w:val="24"/>
        </w:rPr>
        <w:t xml:space="preserve">.   </w:t>
      </w:r>
    </w:p>
    <w:p w14:paraId="0000000B" w14:textId="5E458FDD" w:rsidR="002C5463" w:rsidRPr="0052029F" w:rsidRDefault="006C622C" w:rsidP="003D69F4">
      <w:pPr>
        <w:spacing w:line="360" w:lineRule="auto"/>
        <w:ind w:firstLine="720"/>
        <w:jc w:val="both"/>
        <w:rPr>
          <w:rFonts w:ascii="Times New Roman" w:hAnsi="Times New Roman" w:cs="Times New Roman"/>
          <w:color w:val="000000" w:themeColor="text1"/>
          <w:sz w:val="24"/>
          <w:szCs w:val="24"/>
        </w:rPr>
      </w:pPr>
      <w:r w:rsidRPr="0052029F">
        <w:rPr>
          <w:rFonts w:ascii="Times New Roman" w:hAnsi="Times New Roman" w:cs="Times New Roman"/>
          <w:color w:val="000000" w:themeColor="text1"/>
          <w:sz w:val="24"/>
          <w:szCs w:val="24"/>
        </w:rPr>
        <w:t xml:space="preserve">During the </w:t>
      </w:r>
      <w:r w:rsidR="00DD000D" w:rsidRPr="0052029F">
        <w:rPr>
          <w:rFonts w:ascii="Times New Roman" w:hAnsi="Times New Roman" w:cs="Times New Roman"/>
          <w:color w:val="000000" w:themeColor="text1"/>
          <w:sz w:val="24"/>
          <w:szCs w:val="24"/>
        </w:rPr>
        <w:t xml:space="preserve">period of </w:t>
      </w:r>
      <w:r w:rsidRPr="0052029F">
        <w:rPr>
          <w:rFonts w:ascii="Times New Roman" w:hAnsi="Times New Roman" w:cs="Times New Roman"/>
          <w:color w:val="000000" w:themeColor="text1"/>
          <w:sz w:val="24"/>
          <w:szCs w:val="24"/>
        </w:rPr>
        <w:t>lock-down, dentistry has been largely restricted to provision of emergency services for acute dental problems. As a result, only tooth extractions and pharmacological management</w:t>
      </w:r>
      <w:r w:rsidR="00DD000D" w:rsidRPr="0052029F">
        <w:rPr>
          <w:rFonts w:ascii="Times New Roman" w:hAnsi="Times New Roman" w:cs="Times New Roman"/>
          <w:color w:val="000000" w:themeColor="text1"/>
          <w:sz w:val="24"/>
          <w:szCs w:val="24"/>
        </w:rPr>
        <w:t xml:space="preserve"> were performed</w:t>
      </w:r>
      <w:r w:rsidRPr="0052029F">
        <w:rPr>
          <w:rFonts w:ascii="Times New Roman" w:hAnsi="Times New Roman" w:cs="Times New Roman"/>
          <w:color w:val="000000" w:themeColor="text1"/>
          <w:sz w:val="24"/>
          <w:szCs w:val="24"/>
        </w:rPr>
        <w:t xml:space="preserve">. After delaying elective and even urgent procedures for over two months, the demand for definitive dental care is </w:t>
      </w:r>
      <w:r w:rsidR="00DD000D" w:rsidRPr="0052029F">
        <w:rPr>
          <w:rFonts w:ascii="Times New Roman" w:hAnsi="Times New Roman" w:cs="Times New Roman"/>
          <w:color w:val="000000" w:themeColor="text1"/>
          <w:sz w:val="24"/>
          <w:szCs w:val="24"/>
        </w:rPr>
        <w:t xml:space="preserve">now </w:t>
      </w:r>
      <w:r w:rsidRPr="0052029F">
        <w:rPr>
          <w:rFonts w:ascii="Times New Roman" w:hAnsi="Times New Roman" w:cs="Times New Roman"/>
          <w:color w:val="000000" w:themeColor="text1"/>
          <w:sz w:val="24"/>
          <w:szCs w:val="24"/>
        </w:rPr>
        <w:t xml:space="preserve">on the rise. But guidelines from regulatory authorities and professional bodies have maintained that aerosol generating procedures and elective dental procedures be </w:t>
      </w:r>
      <w:r w:rsidR="00DD000D" w:rsidRPr="0052029F">
        <w:rPr>
          <w:rFonts w:ascii="Times New Roman" w:hAnsi="Times New Roman" w:cs="Times New Roman"/>
          <w:color w:val="000000" w:themeColor="text1"/>
          <w:sz w:val="24"/>
          <w:szCs w:val="24"/>
        </w:rPr>
        <w:t>deferred</w:t>
      </w:r>
      <w:r w:rsidRPr="0052029F">
        <w:rPr>
          <w:rFonts w:ascii="Times New Roman" w:hAnsi="Times New Roman" w:cs="Times New Roman"/>
          <w:color w:val="000000" w:themeColor="text1"/>
          <w:sz w:val="24"/>
          <w:szCs w:val="24"/>
        </w:rPr>
        <w:t xml:space="preserve"> till the situation normalises or to perform such procedures with higher levels of PPEs</w:t>
      </w:r>
      <w:r w:rsidR="00641F06" w:rsidRPr="0052029F">
        <w:rPr>
          <w:rFonts w:ascii="Times New Roman" w:hAnsi="Times New Roman" w:cs="Times New Roman"/>
          <w:color w:val="000000" w:themeColor="text1"/>
          <w:sz w:val="24"/>
          <w:szCs w:val="24"/>
        </w:rPr>
        <w:fldChar w:fldCharType="begin"/>
      </w:r>
      <w:r w:rsidR="0074237E" w:rsidRPr="0052029F">
        <w:rPr>
          <w:rFonts w:ascii="Times New Roman" w:hAnsi="Times New Roman" w:cs="Times New Roman"/>
          <w:color w:val="000000" w:themeColor="text1"/>
          <w:sz w:val="24"/>
          <w:szCs w:val="24"/>
        </w:rPr>
        <w:instrText xml:space="preserve"> ADDIN ZOTERO_ITEM CSL_CITATION {"citationID":"7UldeaF6","properties":{"formattedCitation":"(5,6,8)","plainCitation":"(5,6,8)","noteIndex":0},"citationItems":[{"id":5744,"uris":["http://zotero.org/users/1953594/items/SVJSPQDN"],"uri":["http://zotero.org/users/1953594/items/SVJSPQDN"],"itemData":{"id":5744,"type":"report","abstract":"On March 11th 2020, the World Health Organization (WHO) declared the coronavirus disease (COVID-19) caused by severe acute respiratory syndrome coronavirus (SARS-CoV2) as a pandemic. Until an effective treatment or a vaccine is developed, the current recommendations are to contain the disease, and control its transmission. It is now clear that the primary mode of SARS-CoV2 transmission is aerosol/droplet spread, and by contacting virus contaminated surfaces acting as fomites (inanimate vectors). Furthermore, recent data indicate that the live virus particles are present in saliva, and, more alarmingly, asymptomatic individuals may transmit the infection. By virtue of the nature of the practice of dentistry where intrinsically, a high volume of aerosols are produced, as well as the close proximity of dentists and patients during treatment, dentists and allied dental staff are considered the highest risk health professional group for acquiring SARS-CoV2 during patient management. Therefore, several organizations and specialty associations have proposed guidelines and recommendations for limiting the transmission of SARS-COV2 from carriers to dentists and vice versa. This paper aims to provide a review of these guidelines, and concludes with a brief look at how the practice of dentistry may be impacted by COVID-19, in the postpandemic era.","genre":"preprint","language":"en","note":"DOI: 10.20944/preprints202004.0357.v1","publisher":"MEDICINE &amp; PHARMACOLOGY","source":"DOI.org (Crossref)","title":"Overview of Trans-National Recommendations for COVID-19 Transmission Control in Dental Care Settings","URL":"https://www.preprints.org/manuscript/202004.0357/v1","author":[{"family":"Jamal","given":"Mohamed"},{"family":"Shah","given":"Maanas"},{"family":"Almarzooqi","given":"Sameeha Husain"},{"family":"Aber","given":"Hend"},{"family":"Khawaja","given":"Summayah"},{"family":"El Abed","given":"Rashid"},{"family":"Alkhatib","given":"Zuhair"},{"family":"Samaranayake","given":"Lakshman Perera"}],"accessed":{"date-parts":[["2020",5,14]]},"issued":{"date-parts":[["2020",4,20]]}},"label":"page"},{"id":5690,"uris":["http://zotero.org/users/1953594/items/CB4H9APK"],"uri":["http://zotero.org/users/1953594/items/CB4H9APK"],"itemData":{"id":5690,"type":"article-journal","language":"en","page":"24","source":"Zotero","title":"Endodontic and Dental Practice during COVID-19 Pandemic: Position Statement from International Federation of Endodontic Associations (IFEA) &amp; Indian Endodontic Society (IES)","author":[{"family":"Krithikadatta","given":"Jogikalmat"},{"family":"Nawal","given":"Ruchika Roongta"},{"family":"Amalavathy","given":"Kurinji"},{"family":"McLean","given":"William"},{"family":"Gopikrishna","given":"Velayutham"}]},"label":"page"},{"id":5885,"uris":["http://zotero.org/users/1953594/items/EEMXYYTQ"],"uri":["http://zotero.org/users/1953594/items/EEMXYYTQ"],"itemData":{"id":5885,"type":"webpage","title":"Dental Clinics Protocols Final.pdf","URL":"http://dciindia.gov.in/Admin/NewsArchives/Dental%20Clinics%20Protocols%20Final.pdf","author":[{"literal":"Dental Council of India"}],"accessed":{"date-parts":[["2020",6,5]]},"issued":{"date-parts":[["2020",5,7]]}},"label":"page"}],"schema":"https://github.com/citation-style-language/schema/raw/master/csl-citation.json"} </w:instrText>
      </w:r>
      <w:r w:rsidR="00641F06" w:rsidRPr="0052029F">
        <w:rPr>
          <w:rFonts w:ascii="Times New Roman" w:hAnsi="Times New Roman" w:cs="Times New Roman"/>
          <w:color w:val="000000" w:themeColor="text1"/>
          <w:sz w:val="24"/>
          <w:szCs w:val="24"/>
        </w:rPr>
        <w:fldChar w:fldCharType="separate"/>
      </w:r>
      <w:r w:rsidR="0074237E" w:rsidRPr="0052029F">
        <w:rPr>
          <w:rFonts w:ascii="Times New Roman" w:hAnsi="Times New Roman" w:cs="Times New Roman"/>
          <w:sz w:val="24"/>
          <w:szCs w:val="24"/>
        </w:rPr>
        <w:t>(5,6,8)</w:t>
      </w:r>
      <w:r w:rsidR="00641F06" w:rsidRPr="0052029F">
        <w:rPr>
          <w:rFonts w:ascii="Times New Roman" w:hAnsi="Times New Roman" w:cs="Times New Roman"/>
          <w:color w:val="000000" w:themeColor="text1"/>
          <w:sz w:val="24"/>
          <w:szCs w:val="24"/>
        </w:rPr>
        <w:fldChar w:fldCharType="end"/>
      </w:r>
      <w:r w:rsidRPr="0052029F">
        <w:rPr>
          <w:rFonts w:ascii="Times New Roman" w:hAnsi="Times New Roman" w:cs="Times New Roman"/>
          <w:color w:val="000000" w:themeColor="text1"/>
          <w:sz w:val="24"/>
          <w:szCs w:val="24"/>
        </w:rPr>
        <w:t>. Fear among dentists and unpreparedness regarding infection control measures has also contributed to the delayed re-opening of dental practice. In such a scenario, many are forced to prescribe repeated regimens or higher grades of antibiotics for unresponsive cases well aware that i</w:t>
      </w:r>
      <w:r w:rsidR="000C382E" w:rsidRPr="0052029F">
        <w:rPr>
          <w:rFonts w:ascii="Times New Roman" w:hAnsi="Times New Roman" w:cs="Times New Roman"/>
          <w:color w:val="000000" w:themeColor="text1"/>
          <w:sz w:val="24"/>
          <w:szCs w:val="24"/>
        </w:rPr>
        <w:t>t goes</w:t>
      </w:r>
      <w:r w:rsidRPr="0052029F">
        <w:rPr>
          <w:rFonts w:ascii="Times New Roman" w:hAnsi="Times New Roman" w:cs="Times New Roman"/>
          <w:color w:val="000000" w:themeColor="text1"/>
          <w:sz w:val="24"/>
          <w:szCs w:val="24"/>
        </w:rPr>
        <w:t xml:space="preserve"> against the policy of antibiotic stewardship.</w:t>
      </w:r>
      <w:r w:rsidR="000C382E" w:rsidRPr="0052029F">
        <w:rPr>
          <w:rFonts w:ascii="Times New Roman" w:hAnsi="Times New Roman" w:cs="Times New Roman"/>
          <w:color w:val="000000" w:themeColor="text1"/>
          <w:sz w:val="24"/>
          <w:szCs w:val="24"/>
        </w:rPr>
        <w:t xml:space="preserve"> Alternatively, if extraction is chosen as the means to alleviate the patients</w:t>
      </w:r>
      <w:r w:rsidR="00DD000D" w:rsidRPr="0052029F">
        <w:rPr>
          <w:rFonts w:ascii="Times New Roman" w:hAnsi="Times New Roman" w:cs="Times New Roman"/>
          <w:color w:val="000000" w:themeColor="text1"/>
          <w:sz w:val="24"/>
          <w:szCs w:val="24"/>
        </w:rPr>
        <w:t>’</w:t>
      </w:r>
      <w:r w:rsidR="000C382E" w:rsidRPr="0052029F">
        <w:rPr>
          <w:rFonts w:ascii="Times New Roman" w:hAnsi="Times New Roman" w:cs="Times New Roman"/>
          <w:color w:val="000000" w:themeColor="text1"/>
          <w:sz w:val="24"/>
          <w:szCs w:val="24"/>
        </w:rPr>
        <w:t xml:space="preserve"> condition, can we </w:t>
      </w:r>
      <w:r w:rsidR="00B002C3" w:rsidRPr="0052029F">
        <w:rPr>
          <w:rFonts w:ascii="Times New Roman" w:hAnsi="Times New Roman" w:cs="Times New Roman"/>
          <w:color w:val="000000" w:themeColor="text1"/>
          <w:sz w:val="24"/>
          <w:szCs w:val="24"/>
        </w:rPr>
        <w:t>negate</w:t>
      </w:r>
      <w:r w:rsidR="000C382E" w:rsidRPr="0052029F">
        <w:rPr>
          <w:rFonts w:ascii="Times New Roman" w:hAnsi="Times New Roman" w:cs="Times New Roman"/>
          <w:color w:val="000000" w:themeColor="text1"/>
          <w:sz w:val="24"/>
          <w:szCs w:val="24"/>
        </w:rPr>
        <w:t xml:space="preserve"> the fact that the patient may have been denied the option to salvage the tooth.</w:t>
      </w:r>
      <w:r w:rsidRPr="0052029F">
        <w:rPr>
          <w:rFonts w:ascii="Times New Roman" w:hAnsi="Times New Roman" w:cs="Times New Roman"/>
          <w:color w:val="000000" w:themeColor="text1"/>
          <w:sz w:val="24"/>
          <w:szCs w:val="24"/>
        </w:rPr>
        <w:t xml:space="preserve"> The categorizing </w:t>
      </w:r>
      <w:r w:rsidR="000C382E" w:rsidRPr="0052029F">
        <w:rPr>
          <w:rFonts w:ascii="Times New Roman" w:hAnsi="Times New Roman" w:cs="Times New Roman"/>
          <w:color w:val="000000" w:themeColor="text1"/>
          <w:sz w:val="24"/>
          <w:szCs w:val="24"/>
        </w:rPr>
        <w:t xml:space="preserve">of </w:t>
      </w:r>
      <w:r w:rsidRPr="0052029F">
        <w:rPr>
          <w:rFonts w:ascii="Times New Roman" w:hAnsi="Times New Roman" w:cs="Times New Roman"/>
          <w:color w:val="000000" w:themeColor="text1"/>
          <w:sz w:val="24"/>
          <w:szCs w:val="24"/>
        </w:rPr>
        <w:t xml:space="preserve">procedures as urgent and elective is generally based on the </w:t>
      </w:r>
      <w:r w:rsidR="00DD000D" w:rsidRPr="0052029F">
        <w:rPr>
          <w:rFonts w:ascii="Times New Roman" w:hAnsi="Times New Roman" w:cs="Times New Roman"/>
          <w:color w:val="000000" w:themeColor="text1"/>
          <w:sz w:val="24"/>
          <w:szCs w:val="24"/>
        </w:rPr>
        <w:t>dentist’s</w:t>
      </w:r>
      <w:r w:rsidRPr="0052029F">
        <w:rPr>
          <w:rFonts w:ascii="Times New Roman" w:hAnsi="Times New Roman" w:cs="Times New Roman"/>
          <w:color w:val="000000" w:themeColor="text1"/>
          <w:sz w:val="24"/>
          <w:szCs w:val="24"/>
        </w:rPr>
        <w:t xml:space="preserve"> perspective (normative need). In many instances, problems deemed not urgent by the dentist may be of urgent need to the patient (perceived need) due to various factors. The gap between the normative need and perceived need is yet another dilemma dentists </w:t>
      </w:r>
      <w:r w:rsidR="008425D1" w:rsidRPr="0052029F">
        <w:rPr>
          <w:rFonts w:ascii="Times New Roman" w:hAnsi="Times New Roman" w:cs="Times New Roman"/>
          <w:color w:val="000000" w:themeColor="text1"/>
          <w:sz w:val="24"/>
          <w:szCs w:val="24"/>
        </w:rPr>
        <w:t>must</w:t>
      </w:r>
      <w:r w:rsidRPr="0052029F">
        <w:rPr>
          <w:rFonts w:ascii="Times New Roman" w:hAnsi="Times New Roman" w:cs="Times New Roman"/>
          <w:color w:val="000000" w:themeColor="text1"/>
          <w:sz w:val="24"/>
          <w:szCs w:val="24"/>
        </w:rPr>
        <w:t xml:space="preserve"> face. </w:t>
      </w:r>
      <w:r w:rsidR="00832896" w:rsidRPr="0052029F">
        <w:rPr>
          <w:rFonts w:ascii="Times New Roman" w:hAnsi="Times New Roman" w:cs="Times New Roman"/>
          <w:color w:val="000000" w:themeColor="text1"/>
          <w:sz w:val="24"/>
          <w:szCs w:val="24"/>
        </w:rPr>
        <w:t>T</w:t>
      </w:r>
      <w:r w:rsidR="0013751B" w:rsidRPr="0052029F">
        <w:rPr>
          <w:rFonts w:ascii="Times New Roman" w:hAnsi="Times New Roman" w:cs="Times New Roman"/>
          <w:color w:val="000000" w:themeColor="text1"/>
          <w:sz w:val="24"/>
          <w:szCs w:val="24"/>
        </w:rPr>
        <w:t xml:space="preserve">o </w:t>
      </w:r>
      <w:r w:rsidR="00C80BB6" w:rsidRPr="0052029F">
        <w:rPr>
          <w:rFonts w:ascii="Times New Roman" w:hAnsi="Times New Roman" w:cs="Times New Roman"/>
          <w:color w:val="000000" w:themeColor="text1"/>
          <w:sz w:val="24"/>
          <w:szCs w:val="24"/>
        </w:rPr>
        <w:t>c</w:t>
      </w:r>
      <w:r w:rsidR="0013751B" w:rsidRPr="0052029F">
        <w:rPr>
          <w:rFonts w:ascii="Times New Roman" w:hAnsi="Times New Roman" w:cs="Times New Roman"/>
          <w:color w:val="000000" w:themeColor="text1"/>
          <w:sz w:val="24"/>
          <w:szCs w:val="24"/>
        </w:rPr>
        <w:t>ite an example; a patient with the need for replacement</w:t>
      </w:r>
      <w:r w:rsidR="00832896" w:rsidRPr="0052029F">
        <w:rPr>
          <w:rFonts w:ascii="Times New Roman" w:hAnsi="Times New Roman" w:cs="Times New Roman"/>
          <w:color w:val="000000" w:themeColor="text1"/>
          <w:sz w:val="24"/>
          <w:szCs w:val="24"/>
        </w:rPr>
        <w:t xml:space="preserve"> </w:t>
      </w:r>
      <w:r w:rsidR="0013751B" w:rsidRPr="0052029F">
        <w:rPr>
          <w:rFonts w:ascii="Times New Roman" w:hAnsi="Times New Roman" w:cs="Times New Roman"/>
          <w:color w:val="000000" w:themeColor="text1"/>
          <w:sz w:val="24"/>
          <w:szCs w:val="24"/>
        </w:rPr>
        <w:t>of teeth citing difficulty in chewing food may be considered as a non</w:t>
      </w:r>
      <w:r w:rsidR="00832896" w:rsidRPr="0052029F">
        <w:rPr>
          <w:rFonts w:ascii="Times New Roman" w:hAnsi="Times New Roman" w:cs="Times New Roman"/>
          <w:color w:val="000000" w:themeColor="text1"/>
          <w:sz w:val="24"/>
          <w:szCs w:val="24"/>
        </w:rPr>
        <w:t>-</w:t>
      </w:r>
      <w:r w:rsidR="0013751B" w:rsidRPr="0052029F">
        <w:rPr>
          <w:rFonts w:ascii="Times New Roman" w:hAnsi="Times New Roman" w:cs="Times New Roman"/>
          <w:color w:val="000000" w:themeColor="text1"/>
          <w:sz w:val="24"/>
          <w:szCs w:val="24"/>
        </w:rPr>
        <w:t xml:space="preserve">emergency </w:t>
      </w:r>
      <w:r w:rsidR="000C382E" w:rsidRPr="0052029F">
        <w:rPr>
          <w:rFonts w:ascii="Times New Roman" w:hAnsi="Times New Roman" w:cs="Times New Roman"/>
          <w:color w:val="000000" w:themeColor="text1"/>
          <w:sz w:val="24"/>
          <w:szCs w:val="24"/>
        </w:rPr>
        <w:t>(</w:t>
      </w:r>
      <w:r w:rsidR="0013751B" w:rsidRPr="0052029F">
        <w:rPr>
          <w:rFonts w:ascii="Times New Roman" w:hAnsi="Times New Roman" w:cs="Times New Roman"/>
          <w:color w:val="000000" w:themeColor="text1"/>
          <w:sz w:val="24"/>
          <w:szCs w:val="24"/>
        </w:rPr>
        <w:t>as the patient has no complains of pain, infection, swelling etc</w:t>
      </w:r>
      <w:r w:rsidR="000C382E" w:rsidRPr="0052029F">
        <w:rPr>
          <w:rFonts w:ascii="Times New Roman" w:hAnsi="Times New Roman" w:cs="Times New Roman"/>
          <w:color w:val="000000" w:themeColor="text1"/>
          <w:sz w:val="24"/>
          <w:szCs w:val="24"/>
        </w:rPr>
        <w:t>)</w:t>
      </w:r>
      <w:r w:rsidR="00832896" w:rsidRPr="0052029F">
        <w:rPr>
          <w:rFonts w:ascii="Times New Roman" w:hAnsi="Times New Roman" w:cs="Times New Roman"/>
          <w:color w:val="000000" w:themeColor="text1"/>
          <w:sz w:val="24"/>
          <w:szCs w:val="24"/>
        </w:rPr>
        <w:t xml:space="preserve"> but for the patient it is a case of dire need to </w:t>
      </w:r>
      <w:r w:rsidR="00832896" w:rsidRPr="0052029F">
        <w:rPr>
          <w:rFonts w:ascii="Times New Roman" w:hAnsi="Times New Roman" w:cs="Times New Roman"/>
          <w:color w:val="000000" w:themeColor="text1"/>
          <w:sz w:val="24"/>
          <w:szCs w:val="24"/>
        </w:rPr>
        <w:lastRenderedPageBreak/>
        <w:t>eat properly.</w:t>
      </w:r>
      <w:r w:rsidR="000C382E" w:rsidRPr="0052029F">
        <w:rPr>
          <w:rFonts w:ascii="Times New Roman" w:hAnsi="Times New Roman" w:cs="Times New Roman"/>
          <w:color w:val="000000" w:themeColor="text1"/>
          <w:sz w:val="24"/>
          <w:szCs w:val="24"/>
        </w:rPr>
        <w:t xml:space="preserve"> </w:t>
      </w:r>
      <w:r w:rsidR="00832896" w:rsidRPr="0052029F">
        <w:rPr>
          <w:rFonts w:ascii="Times New Roman" w:hAnsi="Times New Roman" w:cs="Times New Roman"/>
          <w:color w:val="000000" w:themeColor="text1"/>
          <w:sz w:val="24"/>
          <w:szCs w:val="24"/>
        </w:rPr>
        <w:t>T</w:t>
      </w:r>
      <w:r w:rsidR="0013751B" w:rsidRPr="0052029F">
        <w:rPr>
          <w:rFonts w:ascii="Times New Roman" w:hAnsi="Times New Roman" w:cs="Times New Roman"/>
          <w:color w:val="000000" w:themeColor="text1"/>
          <w:sz w:val="24"/>
          <w:szCs w:val="24"/>
        </w:rPr>
        <w:t>he question here is who decides what is an emergency and wh</w:t>
      </w:r>
      <w:r w:rsidR="00B002C3" w:rsidRPr="0052029F">
        <w:rPr>
          <w:rFonts w:ascii="Times New Roman" w:hAnsi="Times New Roman" w:cs="Times New Roman"/>
          <w:color w:val="000000" w:themeColor="text1"/>
          <w:sz w:val="24"/>
          <w:szCs w:val="24"/>
        </w:rPr>
        <w:t>o</w:t>
      </w:r>
      <w:r w:rsidR="0013751B" w:rsidRPr="0052029F">
        <w:rPr>
          <w:rFonts w:ascii="Times New Roman" w:hAnsi="Times New Roman" w:cs="Times New Roman"/>
          <w:color w:val="000000" w:themeColor="text1"/>
          <w:sz w:val="24"/>
          <w:szCs w:val="24"/>
        </w:rPr>
        <w:t xml:space="preserve"> should</w:t>
      </w:r>
      <w:r w:rsidR="006D473F" w:rsidRPr="0052029F">
        <w:rPr>
          <w:rFonts w:ascii="Times New Roman" w:hAnsi="Times New Roman" w:cs="Times New Roman"/>
          <w:color w:val="000000" w:themeColor="text1"/>
          <w:sz w:val="24"/>
          <w:szCs w:val="24"/>
        </w:rPr>
        <w:t xml:space="preserve"> receive care? Within the limitations of a pandemic, how do we </w:t>
      </w:r>
      <w:r w:rsidR="00B002C3" w:rsidRPr="0052029F">
        <w:rPr>
          <w:rFonts w:ascii="Times New Roman" w:hAnsi="Times New Roman" w:cs="Times New Roman"/>
          <w:color w:val="000000" w:themeColor="text1"/>
          <w:sz w:val="24"/>
          <w:szCs w:val="24"/>
        </w:rPr>
        <w:t>justify</w:t>
      </w:r>
      <w:r w:rsidR="006D473F" w:rsidRPr="0052029F">
        <w:rPr>
          <w:rFonts w:ascii="Times New Roman" w:hAnsi="Times New Roman" w:cs="Times New Roman"/>
          <w:color w:val="000000" w:themeColor="text1"/>
          <w:sz w:val="24"/>
          <w:szCs w:val="24"/>
        </w:rPr>
        <w:t xml:space="preserve"> the ethics of our decision making.</w:t>
      </w:r>
    </w:p>
    <w:p w14:paraId="0000000D" w14:textId="24F031E9" w:rsidR="002C5463" w:rsidRPr="0052029F" w:rsidRDefault="006C622C" w:rsidP="003D69F4">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 xml:space="preserve">In the early days of lockdown, </w:t>
      </w:r>
      <w:r w:rsidR="006D473F" w:rsidRPr="0052029F">
        <w:rPr>
          <w:rFonts w:ascii="Times New Roman" w:hAnsi="Times New Roman" w:cs="Times New Roman"/>
          <w:sz w:val="24"/>
          <w:szCs w:val="24"/>
        </w:rPr>
        <w:t xml:space="preserve">the extreme caution </w:t>
      </w:r>
      <w:r w:rsidR="009F5D7E" w:rsidRPr="0052029F">
        <w:rPr>
          <w:rFonts w:ascii="Times New Roman" w:hAnsi="Times New Roman" w:cs="Times New Roman"/>
          <w:sz w:val="24"/>
          <w:szCs w:val="24"/>
        </w:rPr>
        <w:t>exercised</w:t>
      </w:r>
      <w:r w:rsidR="006D473F" w:rsidRPr="0052029F">
        <w:rPr>
          <w:rFonts w:ascii="Times New Roman" w:hAnsi="Times New Roman" w:cs="Times New Roman"/>
          <w:sz w:val="24"/>
          <w:szCs w:val="24"/>
        </w:rPr>
        <w:t xml:space="preserve"> </w:t>
      </w:r>
      <w:r w:rsidR="0027490D" w:rsidRPr="0052029F">
        <w:rPr>
          <w:rFonts w:ascii="Times New Roman" w:hAnsi="Times New Roman" w:cs="Times New Roman"/>
          <w:sz w:val="24"/>
          <w:szCs w:val="24"/>
        </w:rPr>
        <w:t>by deferring treatment was viewed as an ethical barter for the larger good of the community.</w:t>
      </w:r>
      <w:r w:rsidRPr="0052029F">
        <w:rPr>
          <w:rFonts w:ascii="Times New Roman" w:hAnsi="Times New Roman" w:cs="Times New Roman"/>
          <w:sz w:val="24"/>
          <w:szCs w:val="24"/>
        </w:rPr>
        <w:t xml:space="preserve"> Avoiding high risk dental procedures and postponing elective procedures was akin to controlling of spread of Covid-19. It also was viewed as a contribution to ensure that there was no wastage of PPEs, a precious resource which was already in shortage. </w:t>
      </w:r>
      <w:r w:rsidR="009F5D7E" w:rsidRPr="0052029F">
        <w:rPr>
          <w:rFonts w:ascii="Times New Roman" w:hAnsi="Times New Roman" w:cs="Times New Roman"/>
          <w:sz w:val="24"/>
          <w:szCs w:val="24"/>
        </w:rPr>
        <w:t>With no definite end point in site, and the</w:t>
      </w:r>
      <w:r w:rsidR="007670C4" w:rsidRPr="0052029F">
        <w:rPr>
          <w:rFonts w:ascii="Times New Roman" w:hAnsi="Times New Roman" w:cs="Times New Roman"/>
          <w:sz w:val="24"/>
          <w:szCs w:val="24"/>
        </w:rPr>
        <w:t xml:space="preserve"> wrongness of indefinitely postponing any</w:t>
      </w:r>
      <w:r w:rsidRPr="0052029F">
        <w:rPr>
          <w:rFonts w:ascii="Times New Roman" w:hAnsi="Times New Roman" w:cs="Times New Roman"/>
          <w:sz w:val="24"/>
          <w:szCs w:val="24"/>
        </w:rPr>
        <w:t xml:space="preserve"> health care intervention</w:t>
      </w:r>
      <w:r w:rsidR="009F5D7E" w:rsidRPr="0052029F">
        <w:rPr>
          <w:rFonts w:ascii="Times New Roman" w:hAnsi="Times New Roman" w:cs="Times New Roman"/>
          <w:sz w:val="24"/>
          <w:szCs w:val="24"/>
        </w:rPr>
        <w:t>, the importance of non</w:t>
      </w:r>
      <w:r w:rsidR="00832896" w:rsidRPr="0052029F">
        <w:rPr>
          <w:rFonts w:ascii="Times New Roman" w:hAnsi="Times New Roman" w:cs="Times New Roman"/>
          <w:sz w:val="24"/>
          <w:szCs w:val="24"/>
        </w:rPr>
        <w:t>-maleficence (doing no harm) and patient’s rights</w:t>
      </w:r>
      <w:r w:rsidR="009F5D7E" w:rsidRPr="0052029F">
        <w:rPr>
          <w:rFonts w:ascii="Times New Roman" w:hAnsi="Times New Roman" w:cs="Times New Roman"/>
          <w:sz w:val="24"/>
          <w:szCs w:val="24"/>
        </w:rPr>
        <w:t xml:space="preserve"> needs to be weighed and deliberated.</w:t>
      </w:r>
      <w:r w:rsidR="007670C4" w:rsidRPr="0052029F">
        <w:rPr>
          <w:rFonts w:ascii="Times New Roman" w:hAnsi="Times New Roman" w:cs="Times New Roman"/>
          <w:sz w:val="24"/>
          <w:szCs w:val="24"/>
        </w:rPr>
        <w:t xml:space="preserve"> </w:t>
      </w:r>
    </w:p>
    <w:p w14:paraId="4AB0C334" w14:textId="3980DAD8" w:rsidR="003D69F4" w:rsidRPr="0052029F" w:rsidRDefault="009F5D7E" w:rsidP="003D69F4">
      <w:pPr>
        <w:spacing w:line="360" w:lineRule="auto"/>
        <w:ind w:firstLine="720"/>
        <w:jc w:val="both"/>
        <w:rPr>
          <w:rFonts w:ascii="Times New Roman" w:hAnsi="Times New Roman" w:cs="Times New Roman"/>
          <w:color w:val="000000" w:themeColor="text1"/>
          <w:sz w:val="24"/>
          <w:szCs w:val="24"/>
        </w:rPr>
      </w:pPr>
      <w:r w:rsidRPr="0052029F">
        <w:rPr>
          <w:rFonts w:ascii="Times New Roman" w:hAnsi="Times New Roman" w:cs="Times New Roman"/>
          <w:sz w:val="24"/>
          <w:szCs w:val="24"/>
        </w:rPr>
        <w:t xml:space="preserve">Then again, </w:t>
      </w:r>
      <w:r w:rsidR="006C622C" w:rsidRPr="0052029F">
        <w:rPr>
          <w:rFonts w:ascii="Times New Roman" w:hAnsi="Times New Roman" w:cs="Times New Roman"/>
          <w:sz w:val="24"/>
          <w:szCs w:val="24"/>
        </w:rPr>
        <w:t xml:space="preserve">Justice perhaps is a principle that has been violated ever since dental practice has been suspended. The moral and ethical duty to provide dental care for patients irrespective of age, sex, caste, disease status has been compromised. </w:t>
      </w:r>
      <w:r w:rsidR="006C622C" w:rsidRPr="0052029F">
        <w:rPr>
          <w:rFonts w:ascii="Times New Roman" w:hAnsi="Times New Roman" w:cs="Times New Roman"/>
          <w:color w:val="000000" w:themeColor="text1"/>
          <w:sz w:val="24"/>
          <w:szCs w:val="24"/>
        </w:rPr>
        <w:t>The dental needs of the economically and other underprivileged sections of the society are met by the dental safety net. The dental safety net in India is comprised of public sector hospitals, dental schools which offer services at discounted rates, outreach programs and budget dental clinics</w:t>
      </w:r>
      <w:r w:rsidR="00641F06" w:rsidRPr="0052029F">
        <w:rPr>
          <w:rFonts w:ascii="Times New Roman" w:hAnsi="Times New Roman" w:cs="Times New Roman"/>
          <w:color w:val="000000" w:themeColor="text1"/>
          <w:sz w:val="24"/>
          <w:szCs w:val="24"/>
        </w:rPr>
        <w:fldChar w:fldCharType="begin"/>
      </w:r>
      <w:r w:rsidR="0074237E" w:rsidRPr="0052029F">
        <w:rPr>
          <w:rFonts w:ascii="Times New Roman" w:hAnsi="Times New Roman" w:cs="Times New Roman"/>
          <w:color w:val="000000" w:themeColor="text1"/>
          <w:sz w:val="24"/>
          <w:szCs w:val="24"/>
        </w:rPr>
        <w:instrText xml:space="preserve"> ADDIN ZOTERO_ITEM CSL_CITATION {"citationID":"t33rWTPx","properties":{"formattedCitation":"(10)","plainCitation":"(10)","noteIndex":0},"citationItems":[{"id":5863,"uris":["http://zotero.org/users/1953594/items/T8I4WP77"],"uri":["http://zotero.org/users/1953594/items/T8I4WP77"],"itemData":{"id":5863,"type":"article-journal","container-title":"IOSR Journal of Dental and Medical Sciences","issue":"2","page":"13-16","title":"Dental Safety Net: To Reach the Underserved","volume":"14","author":[{"literal":"Abdul Salam T.A"},{"literal":"Rekha P. Shenoy"},{"literal":"Ganesh Shenoy Panchmal"}],"issued":{"date-parts":[["2015"]]}}}],"schema":"https://github.com/citation-style-language/schema/raw/master/csl-citation.json"} </w:instrText>
      </w:r>
      <w:r w:rsidR="00641F06" w:rsidRPr="0052029F">
        <w:rPr>
          <w:rFonts w:ascii="Times New Roman" w:hAnsi="Times New Roman" w:cs="Times New Roman"/>
          <w:color w:val="000000" w:themeColor="text1"/>
          <w:sz w:val="24"/>
          <w:szCs w:val="24"/>
        </w:rPr>
        <w:fldChar w:fldCharType="separate"/>
      </w:r>
      <w:r w:rsidR="0074237E" w:rsidRPr="0052029F">
        <w:rPr>
          <w:rFonts w:ascii="Times New Roman" w:hAnsi="Times New Roman" w:cs="Times New Roman"/>
          <w:sz w:val="24"/>
          <w:szCs w:val="24"/>
        </w:rPr>
        <w:t>(10)</w:t>
      </w:r>
      <w:r w:rsidR="00641F06" w:rsidRPr="0052029F">
        <w:rPr>
          <w:rFonts w:ascii="Times New Roman" w:hAnsi="Times New Roman" w:cs="Times New Roman"/>
          <w:color w:val="000000" w:themeColor="text1"/>
          <w:sz w:val="24"/>
          <w:szCs w:val="24"/>
        </w:rPr>
        <w:fldChar w:fldCharType="end"/>
      </w:r>
      <w:r w:rsidR="006C622C" w:rsidRPr="0052029F">
        <w:rPr>
          <w:rFonts w:ascii="Times New Roman" w:hAnsi="Times New Roman" w:cs="Times New Roman"/>
          <w:color w:val="000000" w:themeColor="text1"/>
          <w:sz w:val="24"/>
          <w:szCs w:val="24"/>
        </w:rPr>
        <w:t xml:space="preserve">. </w:t>
      </w:r>
      <w:r w:rsidR="005F5B12" w:rsidRPr="0052029F">
        <w:rPr>
          <w:rFonts w:ascii="Times New Roman" w:hAnsi="Times New Roman" w:cs="Times New Roman"/>
          <w:color w:val="000000" w:themeColor="text1"/>
          <w:sz w:val="24"/>
          <w:szCs w:val="24"/>
        </w:rPr>
        <w:t xml:space="preserve">The need for strict infection control in the form of PPE, has added to the cost of </w:t>
      </w:r>
      <w:r w:rsidR="00B002C3" w:rsidRPr="0052029F">
        <w:rPr>
          <w:rFonts w:ascii="Times New Roman" w:hAnsi="Times New Roman" w:cs="Times New Roman"/>
          <w:color w:val="000000" w:themeColor="text1"/>
          <w:sz w:val="24"/>
          <w:szCs w:val="24"/>
        </w:rPr>
        <w:t>care</w:t>
      </w:r>
      <w:r w:rsidR="005F5B12" w:rsidRPr="0052029F">
        <w:rPr>
          <w:rFonts w:ascii="Times New Roman" w:hAnsi="Times New Roman" w:cs="Times New Roman"/>
          <w:color w:val="000000" w:themeColor="text1"/>
          <w:sz w:val="24"/>
          <w:szCs w:val="24"/>
        </w:rPr>
        <w:t>, which needless to say pushes the economically backward populations further away from receiving dental</w:t>
      </w:r>
      <w:r w:rsidR="00B002C3" w:rsidRPr="0052029F">
        <w:rPr>
          <w:rFonts w:ascii="Times New Roman" w:hAnsi="Times New Roman" w:cs="Times New Roman"/>
          <w:color w:val="000000" w:themeColor="text1"/>
          <w:sz w:val="24"/>
          <w:szCs w:val="24"/>
        </w:rPr>
        <w:t xml:space="preserve"> treatments.</w:t>
      </w:r>
      <w:r w:rsidR="00832896" w:rsidRPr="0052029F">
        <w:rPr>
          <w:rFonts w:ascii="Times New Roman" w:hAnsi="Times New Roman" w:cs="Times New Roman"/>
          <w:color w:val="000000" w:themeColor="text1"/>
          <w:sz w:val="24"/>
          <w:szCs w:val="24"/>
        </w:rPr>
        <w:t xml:space="preserve"> </w:t>
      </w:r>
      <w:r w:rsidR="00314A74" w:rsidRPr="0052029F">
        <w:rPr>
          <w:rFonts w:ascii="Times New Roman" w:hAnsi="Times New Roman" w:cs="Times New Roman"/>
          <w:color w:val="000000" w:themeColor="text1"/>
          <w:sz w:val="24"/>
          <w:szCs w:val="24"/>
        </w:rPr>
        <w:t>The added burden on the existent inequality in provision of care to the poor violates the principle of equality</w:t>
      </w:r>
      <w:r w:rsidR="007670C4" w:rsidRPr="0052029F">
        <w:rPr>
          <w:rFonts w:ascii="Times New Roman" w:hAnsi="Times New Roman" w:cs="Times New Roman"/>
          <w:color w:val="000000" w:themeColor="text1"/>
          <w:sz w:val="24"/>
          <w:szCs w:val="24"/>
        </w:rPr>
        <w:t xml:space="preserve"> and justice</w:t>
      </w:r>
      <w:r w:rsidR="00314A74" w:rsidRPr="0052029F">
        <w:rPr>
          <w:rFonts w:ascii="Times New Roman" w:hAnsi="Times New Roman" w:cs="Times New Roman"/>
          <w:color w:val="000000" w:themeColor="text1"/>
          <w:sz w:val="24"/>
          <w:szCs w:val="24"/>
        </w:rPr>
        <w:t xml:space="preserve">. </w:t>
      </w:r>
      <w:r w:rsidR="006C622C" w:rsidRPr="0052029F">
        <w:rPr>
          <w:rFonts w:ascii="Times New Roman" w:hAnsi="Times New Roman" w:cs="Times New Roman"/>
          <w:color w:val="000000" w:themeColor="text1"/>
          <w:sz w:val="24"/>
          <w:szCs w:val="24"/>
        </w:rPr>
        <w:t>While facilities are very few in the public sector, dental teaching institutions and budget clinics will have to additionally invest on infection control measures further rising the cost of dental care</w:t>
      </w:r>
      <w:r w:rsidR="00832896" w:rsidRPr="0052029F">
        <w:rPr>
          <w:rFonts w:ascii="Times New Roman" w:hAnsi="Times New Roman" w:cs="Times New Roman"/>
          <w:color w:val="000000" w:themeColor="text1"/>
          <w:sz w:val="24"/>
          <w:szCs w:val="24"/>
        </w:rPr>
        <w:t xml:space="preserve"> which is expected to trickle down as additional costs for the patients</w:t>
      </w:r>
      <w:r w:rsidR="006C622C" w:rsidRPr="0052029F">
        <w:rPr>
          <w:rFonts w:ascii="Times New Roman" w:hAnsi="Times New Roman" w:cs="Times New Roman"/>
          <w:color w:val="000000" w:themeColor="text1"/>
          <w:sz w:val="24"/>
          <w:szCs w:val="24"/>
        </w:rPr>
        <w:t xml:space="preserve">. This is directly expected to affect the disadvantaged groups. </w:t>
      </w:r>
    </w:p>
    <w:p w14:paraId="12AD3FC3" w14:textId="52FC9CD6" w:rsidR="003D69F4" w:rsidRPr="0052029F" w:rsidRDefault="006C622C" w:rsidP="003D69F4">
      <w:pPr>
        <w:spacing w:line="360" w:lineRule="auto"/>
        <w:ind w:firstLine="720"/>
        <w:jc w:val="both"/>
        <w:rPr>
          <w:rFonts w:ascii="Times New Roman" w:hAnsi="Times New Roman" w:cs="Times New Roman"/>
          <w:color w:val="000000" w:themeColor="text1"/>
          <w:sz w:val="24"/>
          <w:szCs w:val="24"/>
        </w:rPr>
      </w:pPr>
      <w:r w:rsidRPr="0052029F">
        <w:rPr>
          <w:rFonts w:ascii="Times New Roman" w:hAnsi="Times New Roman" w:cs="Times New Roman"/>
          <w:sz w:val="24"/>
          <w:szCs w:val="24"/>
        </w:rPr>
        <w:t xml:space="preserve">Autonomy or patient’s rights has also been a point in question. Autonomy issues are commonly encountered in dental practice due to the availability of alternate treatments for common dental conditions. This is best explained with an example of managing a case of severely infected tooth. While root canal treatment has been promoted as a better alternative in terms of post treatment morbidity, removal of offending tooth (extraction) has been the traditional option. Root canal treatments are aerosol generating procedures while extraction produce comparatively less amounts or no aerosol. The principle of autonomy is at stake if the patients demands a root canal therapy, but the dentist wishes to perform an extraction in the best interests of the current situation and protecting himself. </w:t>
      </w:r>
      <w:r w:rsidRPr="0052029F">
        <w:rPr>
          <w:rFonts w:ascii="Times New Roman" w:hAnsi="Times New Roman" w:cs="Times New Roman"/>
          <w:color w:val="000000" w:themeColor="text1"/>
          <w:sz w:val="24"/>
          <w:szCs w:val="24"/>
        </w:rPr>
        <w:t xml:space="preserve">There is a conflict between </w:t>
      </w:r>
      <w:r w:rsidRPr="0052029F">
        <w:rPr>
          <w:rFonts w:ascii="Times New Roman" w:hAnsi="Times New Roman" w:cs="Times New Roman"/>
          <w:color w:val="000000" w:themeColor="text1"/>
          <w:sz w:val="24"/>
          <w:szCs w:val="24"/>
        </w:rPr>
        <w:lastRenderedPageBreak/>
        <w:t>patient preferences and dentists concerns in performing a high-risk treatment. However, in the larger realm of public good, individual benefit may be overlooked. In cases of public health emergencies, individual autonomy may be lost</w:t>
      </w:r>
      <w:r w:rsidR="00641F06" w:rsidRPr="0052029F">
        <w:rPr>
          <w:rFonts w:ascii="Times New Roman" w:hAnsi="Times New Roman" w:cs="Times New Roman"/>
          <w:color w:val="000000" w:themeColor="text1"/>
          <w:sz w:val="24"/>
          <w:szCs w:val="24"/>
        </w:rPr>
        <w:fldChar w:fldCharType="begin"/>
      </w:r>
      <w:r w:rsidR="0074237E" w:rsidRPr="0052029F">
        <w:rPr>
          <w:rFonts w:ascii="Times New Roman" w:hAnsi="Times New Roman" w:cs="Times New Roman"/>
          <w:color w:val="000000" w:themeColor="text1"/>
          <w:sz w:val="24"/>
          <w:szCs w:val="24"/>
        </w:rPr>
        <w:instrText xml:space="preserve"> ADDIN ZOTERO_ITEM CSL_CITATION {"citationID":"2Di54tJI","properties":{"formattedCitation":"(11,12)","plainCitation":"(11,12)","noteIndex":0},"citationItems":[{"id":5882,"uris":["http://zotero.org/users/1953594/items/7LTZZKYL"],"uri":["http://zotero.org/users/1953594/items/7LTZZKYL"],"itemData":{"id":5882,"type":"article","publisher":"National Council of Ethics for the Life Sciences, Portugal","title":"The Public Health Emergency caused by the COVID-19 pandemic relevant ethical issues","URL":"https://www.who.int/ethics/topics/outbreaks-emergencies/Statement-CNECV-Covid19_Key-Considerations.pdf?ua=1","accessed":{"date-parts":[["2020",6,5]]},"issued":{"date-parts":[["2020",4]]}},"label":"page"},{"id":5880,"uris":["http://zotero.org/users/1953594/items/8ZXHNUN6"],"uri":["http://zotero.org/users/1953594/items/8ZXHNUN6"],"itemData":{"id":5880,"type":"article-journal","abstract":"This paper suggests that public health, due to its community orientation, may be ignoring certain ethical principles-namely the rights of individuals and communities to self-determination. The expectation of individual rights as a member of a commmunity is reveiwed and the additional right of a community for self-determination is proposed. The influences on ethical evaluations by the legal and economic environments are suggested, using US examples. The conclusion argues that as the focus of health-care delivery changes, it will become more important to consider these questions of group ethics.","archive":"JSTOR","container-title":"Journal of Medical Ethics","ISSN":"0306-6800","issue":"4","note":"publisher: BMJ","page":"197-201","source":"JSTOR","title":"Should Public Health Respect Autonomy?","volume":"18","author":[{"family":"Hall","given":"Spencer A."}],"issued":{"date-parts":[["1992"]]}},"label":"page"}],"schema":"https://github.com/citation-style-language/schema/raw/master/csl-citation.json"} </w:instrText>
      </w:r>
      <w:r w:rsidR="00641F06" w:rsidRPr="0052029F">
        <w:rPr>
          <w:rFonts w:ascii="Times New Roman" w:hAnsi="Times New Roman" w:cs="Times New Roman"/>
          <w:color w:val="000000" w:themeColor="text1"/>
          <w:sz w:val="24"/>
          <w:szCs w:val="24"/>
        </w:rPr>
        <w:fldChar w:fldCharType="separate"/>
      </w:r>
      <w:r w:rsidR="0074237E" w:rsidRPr="0052029F">
        <w:rPr>
          <w:rFonts w:ascii="Times New Roman" w:hAnsi="Times New Roman" w:cs="Times New Roman"/>
          <w:sz w:val="24"/>
          <w:szCs w:val="24"/>
        </w:rPr>
        <w:t>(11,12)</w:t>
      </w:r>
      <w:r w:rsidR="00641F06" w:rsidRPr="0052029F">
        <w:rPr>
          <w:rFonts w:ascii="Times New Roman" w:hAnsi="Times New Roman" w:cs="Times New Roman"/>
          <w:color w:val="000000" w:themeColor="text1"/>
          <w:sz w:val="24"/>
          <w:szCs w:val="24"/>
        </w:rPr>
        <w:fldChar w:fldCharType="end"/>
      </w:r>
      <w:r w:rsidRPr="0052029F">
        <w:rPr>
          <w:rFonts w:ascii="Times New Roman" w:hAnsi="Times New Roman" w:cs="Times New Roman"/>
          <w:color w:val="000000" w:themeColor="text1"/>
          <w:sz w:val="24"/>
          <w:szCs w:val="24"/>
        </w:rPr>
        <w:t>.</w:t>
      </w:r>
    </w:p>
    <w:p w14:paraId="00000015" w14:textId="1920048C" w:rsidR="002C5463" w:rsidRPr="0052029F" w:rsidRDefault="00610A3C" w:rsidP="003D69F4">
      <w:pPr>
        <w:spacing w:line="360" w:lineRule="auto"/>
        <w:ind w:firstLine="720"/>
        <w:jc w:val="both"/>
        <w:rPr>
          <w:rFonts w:ascii="Times New Roman" w:hAnsi="Times New Roman" w:cs="Times New Roman"/>
          <w:color w:val="000000" w:themeColor="text1"/>
          <w:sz w:val="24"/>
          <w:szCs w:val="24"/>
        </w:rPr>
      </w:pPr>
      <w:r w:rsidRPr="0052029F">
        <w:rPr>
          <w:rFonts w:ascii="Times New Roman" w:hAnsi="Times New Roman" w:cs="Times New Roman"/>
          <w:sz w:val="24"/>
          <w:szCs w:val="24"/>
        </w:rPr>
        <w:t xml:space="preserve">Also, </w:t>
      </w:r>
      <w:r w:rsidR="00832896" w:rsidRPr="0052029F">
        <w:rPr>
          <w:rFonts w:ascii="Times New Roman" w:hAnsi="Times New Roman" w:cs="Times New Roman"/>
          <w:sz w:val="24"/>
          <w:szCs w:val="24"/>
        </w:rPr>
        <w:t>i</w:t>
      </w:r>
      <w:r w:rsidR="00EC67AF" w:rsidRPr="0052029F">
        <w:rPr>
          <w:rFonts w:ascii="Times New Roman" w:hAnsi="Times New Roman" w:cs="Times New Roman"/>
          <w:sz w:val="24"/>
          <w:szCs w:val="24"/>
        </w:rPr>
        <w:t>n a country where oral health receives little priority due to several reasons</w:t>
      </w:r>
      <w:r w:rsidR="00AF335B"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ITEM CSL_CITATION {"citationID":"9C6u2538","properties":{"formattedCitation":"(13)","plainCitation":"(13)","noteIndex":0},"citationItems":[{"id":2594,"uris":["http://zotero.org/users/1953594/items/UDR7YRWS"],"uri":["http://zotero.org/users/1953594/items/UDR7YRWS"],"itemData":{"id":2594,"type":"article-journal","abstract":"OBJECTIVES: To examine the political priority of oral health in India and to understand the underlying reasons for the political support oral health receives.\nMETHODS: The analysis is based on the political power framework developed by Shiffman and Smith and modified by Benzian et al. to examine the factors that contribute to the political priority of oral health in India. The framework comprises four main analysis categories, further subdivided into 11 dimensions. Based on the set of criteria, each dimension was analyzed and rated by assigning a score to assess to what extend the criteria were met.\nRESULTS: There is a good understanding on what defines an oral health problem, however, there is no consolidated and comprehensive approach to address oral diseases. Despite India's efforts to improve oral health-related research, its poor utilization in terms of public health and population-based approaches is apparent. The absence of a national surveillance system for oral health masks the severity and extent of the oral disease burden and limits the basis for advocacy on improving oral health to health decision makers. The fragmentation of actors and institutions and the absence of leaders uniting various actors in oral public health impede changes toward improving the oral health status of the population.\nCONCLUSIONS: Limited accessibility to oral health care, poor portrayals of the severity and extent of the burden, and inertia to address-related challenges are important factors contributing to the low political priority of oral health.","container-title":"Journal of Public Health Dentistry","DOI":"10.1111/jphd.12254","ISSN":"1752-7325","journalAbbreviation":"J Public Health Dent","language":"eng","note":"PMID: 29083041","source":"PubMed","title":"Political priority of oral health in India: analysis of the reasons for neglect","title-short":"Political priority of oral health in India","author":[{"family":"Janakiram","given":"Chandrashekar"},{"family":"Sanjeevan","given":"Vinita"},{"family":"Br","given":"Rajeev"},{"family":"Joseph","given":"Joe"},{"family":"Stauf","given":"Nicole"},{"family":"Benzian","given":"Habib"}],"issued":{"date-parts":[["2017",10,30]]}}}],"schema":"https://github.com/citation-style-language/schema/raw/master/csl-citation.json"} </w:instrText>
      </w:r>
      <w:r w:rsidR="00AF335B"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13)</w:t>
      </w:r>
      <w:r w:rsidR="00AF335B" w:rsidRPr="0052029F">
        <w:rPr>
          <w:rFonts w:ascii="Times New Roman" w:hAnsi="Times New Roman" w:cs="Times New Roman"/>
          <w:sz w:val="24"/>
          <w:szCs w:val="24"/>
        </w:rPr>
        <w:fldChar w:fldCharType="end"/>
      </w:r>
      <w:r w:rsidR="00EC67AF" w:rsidRPr="0052029F">
        <w:rPr>
          <w:rFonts w:ascii="Times New Roman" w:hAnsi="Times New Roman" w:cs="Times New Roman"/>
          <w:sz w:val="24"/>
          <w:szCs w:val="24"/>
        </w:rPr>
        <w:t xml:space="preserve">, one must contemplate if this pandemic has modified </w:t>
      </w:r>
      <w:r w:rsidRPr="0052029F">
        <w:rPr>
          <w:rFonts w:ascii="Times New Roman" w:hAnsi="Times New Roman" w:cs="Times New Roman"/>
          <w:sz w:val="24"/>
          <w:szCs w:val="24"/>
        </w:rPr>
        <w:t>“</w:t>
      </w:r>
      <w:r w:rsidR="00EC67AF" w:rsidRPr="0052029F">
        <w:rPr>
          <w:rFonts w:ascii="Times New Roman" w:hAnsi="Times New Roman" w:cs="Times New Roman"/>
          <w:sz w:val="24"/>
          <w:szCs w:val="24"/>
        </w:rPr>
        <w:t>for the worse</w:t>
      </w:r>
      <w:r w:rsidRPr="0052029F">
        <w:rPr>
          <w:rFonts w:ascii="Times New Roman" w:hAnsi="Times New Roman" w:cs="Times New Roman"/>
          <w:sz w:val="24"/>
          <w:szCs w:val="24"/>
        </w:rPr>
        <w:t>”</w:t>
      </w:r>
      <w:r w:rsidR="00EC67AF" w:rsidRPr="0052029F">
        <w:rPr>
          <w:rFonts w:ascii="Times New Roman" w:hAnsi="Times New Roman" w:cs="Times New Roman"/>
          <w:sz w:val="24"/>
          <w:szCs w:val="24"/>
        </w:rPr>
        <w:t xml:space="preserve"> the way people look at the need to </w:t>
      </w:r>
      <w:r w:rsidR="007670C4" w:rsidRPr="0052029F">
        <w:rPr>
          <w:rFonts w:ascii="Times New Roman" w:hAnsi="Times New Roman" w:cs="Times New Roman"/>
          <w:sz w:val="24"/>
          <w:szCs w:val="24"/>
        </w:rPr>
        <w:t xml:space="preserve">seek care </w:t>
      </w:r>
      <w:r w:rsidR="00EC67AF" w:rsidRPr="0052029F">
        <w:rPr>
          <w:rFonts w:ascii="Times New Roman" w:hAnsi="Times New Roman" w:cs="Times New Roman"/>
          <w:sz w:val="24"/>
          <w:szCs w:val="24"/>
        </w:rPr>
        <w:t>for their oral health</w:t>
      </w:r>
      <w:r w:rsidR="007670C4" w:rsidRPr="0052029F">
        <w:rPr>
          <w:rFonts w:ascii="Times New Roman" w:hAnsi="Times New Roman" w:cs="Times New Roman"/>
          <w:sz w:val="24"/>
          <w:szCs w:val="24"/>
        </w:rPr>
        <w:t>. Have we as dentists in some</w:t>
      </w:r>
      <w:r w:rsidR="00832896" w:rsidRPr="0052029F">
        <w:rPr>
          <w:rFonts w:ascii="Times New Roman" w:hAnsi="Times New Roman" w:cs="Times New Roman"/>
          <w:sz w:val="24"/>
          <w:szCs w:val="24"/>
        </w:rPr>
        <w:t xml:space="preserve"> </w:t>
      </w:r>
      <w:r w:rsidR="007670C4" w:rsidRPr="0052029F">
        <w:rPr>
          <w:rFonts w:ascii="Times New Roman" w:hAnsi="Times New Roman" w:cs="Times New Roman"/>
          <w:sz w:val="24"/>
          <w:szCs w:val="24"/>
        </w:rPr>
        <w:t>way contributed to that mentality. Should we have supported our patients psychologically more</w:t>
      </w:r>
      <w:r w:rsidR="00832896" w:rsidRPr="0052029F">
        <w:rPr>
          <w:rFonts w:ascii="Times New Roman" w:hAnsi="Times New Roman" w:cs="Times New Roman"/>
          <w:sz w:val="24"/>
          <w:szCs w:val="24"/>
        </w:rPr>
        <w:t xml:space="preserve"> or</w:t>
      </w:r>
      <w:r w:rsidR="007670C4" w:rsidRPr="0052029F">
        <w:rPr>
          <w:rFonts w:ascii="Times New Roman" w:hAnsi="Times New Roman" w:cs="Times New Roman"/>
          <w:sz w:val="24"/>
          <w:szCs w:val="24"/>
        </w:rPr>
        <w:t xml:space="preserve"> should we hav</w:t>
      </w:r>
      <w:r w:rsidR="008D421E" w:rsidRPr="0052029F">
        <w:rPr>
          <w:rFonts w:ascii="Times New Roman" w:hAnsi="Times New Roman" w:cs="Times New Roman"/>
          <w:sz w:val="24"/>
          <w:szCs w:val="24"/>
        </w:rPr>
        <w:t>e approached it differently</w:t>
      </w:r>
      <w:r w:rsidR="00832896" w:rsidRPr="0052029F">
        <w:rPr>
          <w:rFonts w:ascii="Times New Roman" w:hAnsi="Times New Roman" w:cs="Times New Roman"/>
          <w:sz w:val="24"/>
          <w:szCs w:val="24"/>
        </w:rPr>
        <w:t>?</w:t>
      </w:r>
      <w:r w:rsidR="008D421E" w:rsidRPr="0052029F">
        <w:rPr>
          <w:rFonts w:ascii="Times New Roman" w:hAnsi="Times New Roman" w:cs="Times New Roman"/>
          <w:sz w:val="24"/>
          <w:szCs w:val="24"/>
        </w:rPr>
        <w:t xml:space="preserve"> </w:t>
      </w:r>
    </w:p>
    <w:p w14:paraId="26534CE5" w14:textId="0498DE21" w:rsidR="008D421E" w:rsidRPr="0052029F" w:rsidRDefault="008D421E" w:rsidP="003D69F4">
      <w:pPr>
        <w:spacing w:line="360" w:lineRule="auto"/>
        <w:ind w:firstLine="720"/>
        <w:jc w:val="both"/>
        <w:rPr>
          <w:rFonts w:ascii="Times New Roman" w:hAnsi="Times New Roman" w:cs="Times New Roman"/>
          <w:sz w:val="24"/>
          <w:szCs w:val="24"/>
        </w:rPr>
      </w:pPr>
      <w:r w:rsidRPr="0052029F">
        <w:rPr>
          <w:rFonts w:ascii="Times New Roman" w:hAnsi="Times New Roman" w:cs="Times New Roman"/>
          <w:sz w:val="24"/>
          <w:szCs w:val="24"/>
        </w:rPr>
        <w:t>Ethical decision making is going to be difficult proposition in these trying times. Deliberations on the ethics of dental care during the CO</w:t>
      </w:r>
      <w:r w:rsidR="008425D1" w:rsidRPr="0052029F">
        <w:rPr>
          <w:rFonts w:ascii="Times New Roman" w:hAnsi="Times New Roman" w:cs="Times New Roman"/>
          <w:sz w:val="24"/>
          <w:szCs w:val="24"/>
        </w:rPr>
        <w:t>VID-19</w:t>
      </w:r>
      <w:r w:rsidRPr="0052029F">
        <w:rPr>
          <w:rFonts w:ascii="Times New Roman" w:hAnsi="Times New Roman" w:cs="Times New Roman"/>
          <w:sz w:val="24"/>
          <w:szCs w:val="24"/>
        </w:rPr>
        <w:t xml:space="preserve"> pandemic should impact and evolve the way we make our decisions.</w:t>
      </w:r>
    </w:p>
    <w:p w14:paraId="09517241" w14:textId="6C1A09C9" w:rsidR="00AF335B" w:rsidRPr="0052029F" w:rsidRDefault="00AF335B">
      <w:pPr>
        <w:spacing w:line="360" w:lineRule="auto"/>
        <w:jc w:val="both"/>
        <w:rPr>
          <w:rFonts w:ascii="Times New Roman" w:hAnsi="Times New Roman" w:cs="Times New Roman"/>
          <w:b/>
          <w:bCs/>
          <w:sz w:val="24"/>
          <w:szCs w:val="24"/>
        </w:rPr>
      </w:pPr>
      <w:r w:rsidRPr="0052029F">
        <w:rPr>
          <w:rFonts w:ascii="Times New Roman" w:hAnsi="Times New Roman" w:cs="Times New Roman"/>
          <w:b/>
          <w:bCs/>
          <w:sz w:val="24"/>
          <w:szCs w:val="24"/>
        </w:rPr>
        <w:t>References</w:t>
      </w:r>
    </w:p>
    <w:p w14:paraId="39E90480" w14:textId="77777777" w:rsidR="0074237E" w:rsidRPr="0052029F" w:rsidRDefault="00AF335B"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fldChar w:fldCharType="begin"/>
      </w:r>
      <w:r w:rsidR="0074237E" w:rsidRPr="0052029F">
        <w:rPr>
          <w:rFonts w:ascii="Times New Roman" w:hAnsi="Times New Roman" w:cs="Times New Roman"/>
          <w:sz w:val="24"/>
          <w:szCs w:val="24"/>
        </w:rPr>
        <w:instrText xml:space="preserve"> ADDIN ZOTERO_BIBL {"uncited":[],"omitted":[],"custom":[]} CSL_BIBLIOGRAPHY </w:instrText>
      </w:r>
      <w:r w:rsidRPr="0052029F">
        <w:rPr>
          <w:rFonts w:ascii="Times New Roman" w:hAnsi="Times New Roman" w:cs="Times New Roman"/>
          <w:sz w:val="24"/>
          <w:szCs w:val="24"/>
        </w:rPr>
        <w:fldChar w:fldCharType="separate"/>
      </w:r>
      <w:r w:rsidR="0074237E" w:rsidRPr="0052029F">
        <w:rPr>
          <w:rFonts w:ascii="Times New Roman" w:hAnsi="Times New Roman" w:cs="Times New Roman"/>
          <w:sz w:val="24"/>
          <w:szCs w:val="24"/>
        </w:rPr>
        <w:t xml:space="preserve">1. </w:t>
      </w:r>
      <w:r w:rsidR="0074237E" w:rsidRPr="0052029F">
        <w:rPr>
          <w:rFonts w:ascii="Times New Roman" w:hAnsi="Times New Roman" w:cs="Times New Roman"/>
          <w:sz w:val="24"/>
          <w:szCs w:val="24"/>
        </w:rPr>
        <w:tab/>
        <w:t>DentalAdvisoryF.pdf [Internet]. [cited 2020 Jun 5]. Available from: https://www.mohfw.gov.in/pdf/DentalAdvisoryF.pdf</w:t>
      </w:r>
    </w:p>
    <w:p w14:paraId="3B5E7CDD"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2. </w:t>
      </w:r>
      <w:r w:rsidRPr="0052029F">
        <w:rPr>
          <w:rFonts w:ascii="Times New Roman" w:hAnsi="Times New Roman" w:cs="Times New Roman"/>
          <w:sz w:val="24"/>
          <w:szCs w:val="24"/>
        </w:rPr>
        <w:tab/>
        <w:t xml:space="preserve">Ramanarayanan V, Janakiram C, Joseph J, Krishnakumar K. Oral health care system analysis: A case study from India. J Fam Med Prim Care. 2020 Apr 1;9(4):1950. </w:t>
      </w:r>
    </w:p>
    <w:p w14:paraId="32E90660"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3. </w:t>
      </w:r>
      <w:r w:rsidRPr="0052029F">
        <w:rPr>
          <w:rFonts w:ascii="Times New Roman" w:hAnsi="Times New Roman" w:cs="Times New Roman"/>
          <w:sz w:val="24"/>
          <w:szCs w:val="24"/>
        </w:rPr>
        <w:tab/>
        <w:t xml:space="preserve">Gambhir RS, Kaur A, Singh A, Sandhu ARS, Dhaliwal APS. Dental public health in India: An insight. J Fam Med Prim Care. 2016;5(4):747–51. </w:t>
      </w:r>
    </w:p>
    <w:p w14:paraId="30A64D6B"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4. </w:t>
      </w:r>
      <w:r w:rsidRPr="0052029F">
        <w:rPr>
          <w:rFonts w:ascii="Times New Roman" w:hAnsi="Times New Roman" w:cs="Times New Roman"/>
          <w:sz w:val="24"/>
          <w:szCs w:val="24"/>
        </w:rPr>
        <w:tab/>
        <w:t xml:space="preserve">R. K. Bali, V. B. Mathur, P. P. Talwar, H. B. Chanana. National Oral Health Survey and Fluoride Mapping 2002-03. Dental Council of India, New Delhi; 2004. </w:t>
      </w:r>
    </w:p>
    <w:p w14:paraId="76F4D2B7"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5. </w:t>
      </w:r>
      <w:r w:rsidRPr="0052029F">
        <w:rPr>
          <w:rFonts w:ascii="Times New Roman" w:hAnsi="Times New Roman" w:cs="Times New Roman"/>
          <w:sz w:val="24"/>
          <w:szCs w:val="24"/>
        </w:rPr>
        <w:tab/>
        <w:t>Jamal M, Shah M, Almarzooqi SH, Aber H, Khawaja S, El Abed R, et al. Overview of Trans-National Recommendations for COVID-19 Transmission Control in Dental Care Settings [Internet]. MEDICINE &amp; PHARMACOLOGY; 2020 Apr [cited 2020 May 14]. Available from: https://www.preprints.org/manuscript/202004.0357/v1</w:t>
      </w:r>
    </w:p>
    <w:p w14:paraId="2944B64F"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6. </w:t>
      </w:r>
      <w:r w:rsidRPr="0052029F">
        <w:rPr>
          <w:rFonts w:ascii="Times New Roman" w:hAnsi="Times New Roman" w:cs="Times New Roman"/>
          <w:sz w:val="24"/>
          <w:szCs w:val="24"/>
        </w:rPr>
        <w:tab/>
        <w:t xml:space="preserve">Krithikadatta J, Nawal RR, Amalavathy K, McLean W, Gopikrishna V. Endodontic and Dental Practice during COVID-19 Pandemic: Position Statement from International Federation of Endodontic Associations (IFEA) &amp; Indian Endodontic Society (IES). :24. </w:t>
      </w:r>
    </w:p>
    <w:p w14:paraId="4C12CA0B"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7. </w:t>
      </w:r>
      <w:r w:rsidRPr="0052029F">
        <w:rPr>
          <w:rFonts w:ascii="Times New Roman" w:hAnsi="Times New Roman" w:cs="Times New Roman"/>
          <w:sz w:val="24"/>
          <w:szCs w:val="24"/>
        </w:rPr>
        <w:tab/>
        <w:t xml:space="preserve">Dental Clinics Protocols Final.pdf. </w:t>
      </w:r>
    </w:p>
    <w:p w14:paraId="07DDDD91"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8. </w:t>
      </w:r>
      <w:r w:rsidRPr="0052029F">
        <w:rPr>
          <w:rFonts w:ascii="Times New Roman" w:hAnsi="Times New Roman" w:cs="Times New Roman"/>
          <w:sz w:val="24"/>
          <w:szCs w:val="24"/>
        </w:rPr>
        <w:tab/>
        <w:t>Dental Council of India. Dental Clinics Protocols Final.pdf [Internet]. 2020 [cited 2020 Jun 5]. Available from: http://dciindia.gov.in/Admin/NewsArchives/Dental%20Clinics%20Protocols%20Final.pdf</w:t>
      </w:r>
    </w:p>
    <w:p w14:paraId="6589C7C9"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9. </w:t>
      </w:r>
      <w:r w:rsidRPr="0052029F">
        <w:rPr>
          <w:rFonts w:ascii="Times New Roman" w:hAnsi="Times New Roman" w:cs="Times New Roman"/>
          <w:sz w:val="24"/>
          <w:szCs w:val="24"/>
        </w:rPr>
        <w:tab/>
        <w:t xml:space="preserve">Anil Sharma. Covid-19 impacts dental surgeries, patients forced to suffer in pain. Hindustan Times. Online. 2020 Apr 13; </w:t>
      </w:r>
    </w:p>
    <w:p w14:paraId="71C24820"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lastRenderedPageBreak/>
        <w:t xml:space="preserve">10. </w:t>
      </w:r>
      <w:r w:rsidRPr="0052029F">
        <w:rPr>
          <w:rFonts w:ascii="Times New Roman" w:hAnsi="Times New Roman" w:cs="Times New Roman"/>
          <w:sz w:val="24"/>
          <w:szCs w:val="24"/>
        </w:rPr>
        <w:tab/>
        <w:t xml:space="preserve">Abdul Salam T.A, Rekha P. Shenoy, Ganesh Shenoy Panchmal. Dental Safety Net: To Reach the Underserved. IOSR J Dent Med Sci. 2015;14(2):13–6. </w:t>
      </w:r>
    </w:p>
    <w:p w14:paraId="4555F939"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11. </w:t>
      </w:r>
      <w:r w:rsidRPr="0052029F">
        <w:rPr>
          <w:rFonts w:ascii="Times New Roman" w:hAnsi="Times New Roman" w:cs="Times New Roman"/>
          <w:sz w:val="24"/>
          <w:szCs w:val="24"/>
        </w:rPr>
        <w:tab/>
        <w:t>The Public Health Emergency caused by the COVID-19 pandemic relevant ethical issues [Internet]. National Council of Ethics for the Life Sciences, Portugal; 2020 [cited 2020 Jun 5]. Available from: https://www.who.int/ethics/topics/outbreaks-emergencies/Statement-CNECV-Covid19_Key-Considerations.pdf?ua=1</w:t>
      </w:r>
    </w:p>
    <w:p w14:paraId="0E46D474"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12. </w:t>
      </w:r>
      <w:r w:rsidRPr="0052029F">
        <w:rPr>
          <w:rFonts w:ascii="Times New Roman" w:hAnsi="Times New Roman" w:cs="Times New Roman"/>
          <w:sz w:val="24"/>
          <w:szCs w:val="24"/>
        </w:rPr>
        <w:tab/>
        <w:t xml:space="preserve">Hall SA. Should Public Health Respect Autonomy? J Med Ethics. 1992;18(4):197–201. </w:t>
      </w:r>
    </w:p>
    <w:p w14:paraId="4E512A53" w14:textId="77777777" w:rsidR="0074237E" w:rsidRPr="0052029F" w:rsidRDefault="0074237E" w:rsidP="0074237E">
      <w:pPr>
        <w:pStyle w:val="Bibliography"/>
        <w:rPr>
          <w:rFonts w:ascii="Times New Roman" w:hAnsi="Times New Roman" w:cs="Times New Roman"/>
          <w:sz w:val="24"/>
          <w:szCs w:val="24"/>
        </w:rPr>
      </w:pPr>
      <w:r w:rsidRPr="0052029F">
        <w:rPr>
          <w:rFonts w:ascii="Times New Roman" w:hAnsi="Times New Roman" w:cs="Times New Roman"/>
          <w:sz w:val="24"/>
          <w:szCs w:val="24"/>
        </w:rPr>
        <w:t xml:space="preserve">13. </w:t>
      </w:r>
      <w:r w:rsidRPr="0052029F">
        <w:rPr>
          <w:rFonts w:ascii="Times New Roman" w:hAnsi="Times New Roman" w:cs="Times New Roman"/>
          <w:sz w:val="24"/>
          <w:szCs w:val="24"/>
        </w:rPr>
        <w:tab/>
        <w:t xml:space="preserve">Janakiram C, Sanjeevan V, Br R, Joseph J, Stauf N, Benzian H. Political priority of oral health in India: analysis of the reasons for neglect. J Public Health Dent. 2017 Oct 30; </w:t>
      </w:r>
    </w:p>
    <w:p w14:paraId="3DF64FFE" w14:textId="1AD1973C" w:rsidR="00AF335B" w:rsidRPr="0052029F" w:rsidRDefault="00AF335B">
      <w:pPr>
        <w:spacing w:line="360" w:lineRule="auto"/>
        <w:jc w:val="both"/>
        <w:rPr>
          <w:rFonts w:ascii="Times New Roman" w:hAnsi="Times New Roman" w:cs="Times New Roman"/>
          <w:sz w:val="24"/>
          <w:szCs w:val="24"/>
        </w:rPr>
      </w:pPr>
      <w:r w:rsidRPr="0052029F">
        <w:rPr>
          <w:rFonts w:ascii="Times New Roman" w:hAnsi="Times New Roman" w:cs="Times New Roman"/>
          <w:sz w:val="24"/>
          <w:szCs w:val="24"/>
        </w:rPr>
        <w:fldChar w:fldCharType="end"/>
      </w:r>
    </w:p>
    <w:p w14:paraId="00000026" w14:textId="1DDEE1A2" w:rsidR="002C5463" w:rsidRPr="0052029F" w:rsidRDefault="006C622C" w:rsidP="00832896">
      <w:pPr>
        <w:spacing w:line="360" w:lineRule="auto"/>
        <w:jc w:val="both"/>
        <w:rPr>
          <w:rFonts w:ascii="Times New Roman" w:hAnsi="Times New Roman" w:cs="Times New Roman"/>
          <w:sz w:val="24"/>
          <w:szCs w:val="24"/>
        </w:rPr>
      </w:pPr>
      <w:r w:rsidRPr="0052029F">
        <w:rPr>
          <w:rFonts w:ascii="Times New Roman" w:hAnsi="Times New Roman" w:cs="Times New Roman"/>
          <w:sz w:val="24"/>
          <w:szCs w:val="24"/>
        </w:rPr>
        <w:t xml:space="preserve"> </w:t>
      </w:r>
    </w:p>
    <w:sectPr w:rsidR="002C5463" w:rsidRPr="0052029F">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5463"/>
    <w:rsid w:val="000C382E"/>
    <w:rsid w:val="000D557A"/>
    <w:rsid w:val="0013751B"/>
    <w:rsid w:val="00265773"/>
    <w:rsid w:val="0027490D"/>
    <w:rsid w:val="002C5463"/>
    <w:rsid w:val="00314A74"/>
    <w:rsid w:val="003826D1"/>
    <w:rsid w:val="003D69F4"/>
    <w:rsid w:val="004D4C6C"/>
    <w:rsid w:val="0052029F"/>
    <w:rsid w:val="005F5B12"/>
    <w:rsid w:val="00610A3C"/>
    <w:rsid w:val="00641F06"/>
    <w:rsid w:val="006C622C"/>
    <w:rsid w:val="006D473F"/>
    <w:rsid w:val="0074237E"/>
    <w:rsid w:val="0075131C"/>
    <w:rsid w:val="007670C4"/>
    <w:rsid w:val="00832896"/>
    <w:rsid w:val="008425D1"/>
    <w:rsid w:val="008D421E"/>
    <w:rsid w:val="009F5D7E"/>
    <w:rsid w:val="00A45DCE"/>
    <w:rsid w:val="00AF335B"/>
    <w:rsid w:val="00B002C3"/>
    <w:rsid w:val="00C80BB6"/>
    <w:rsid w:val="00CA4F97"/>
    <w:rsid w:val="00DD000D"/>
    <w:rsid w:val="00DD5373"/>
    <w:rsid w:val="00DF39CB"/>
    <w:rsid w:val="00EC67A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C3A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IN" w:eastAsia="en-IN"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CE0213"/>
    <w:rPr>
      <w:sz w:val="16"/>
      <w:szCs w:val="16"/>
    </w:rPr>
  </w:style>
  <w:style w:type="paragraph" w:styleId="CommentText">
    <w:name w:val="annotation text"/>
    <w:basedOn w:val="Normal"/>
    <w:link w:val="CommentTextChar"/>
    <w:uiPriority w:val="99"/>
    <w:semiHidden/>
    <w:unhideWhenUsed/>
    <w:rsid w:val="00CE0213"/>
    <w:pPr>
      <w:spacing w:line="240" w:lineRule="auto"/>
    </w:pPr>
    <w:rPr>
      <w:sz w:val="20"/>
      <w:szCs w:val="20"/>
    </w:rPr>
  </w:style>
  <w:style w:type="character" w:customStyle="1" w:styleId="CommentTextChar">
    <w:name w:val="Comment Text Char"/>
    <w:basedOn w:val="DefaultParagraphFont"/>
    <w:link w:val="CommentText"/>
    <w:uiPriority w:val="99"/>
    <w:semiHidden/>
    <w:rsid w:val="00CE0213"/>
    <w:rPr>
      <w:sz w:val="20"/>
      <w:szCs w:val="20"/>
    </w:rPr>
  </w:style>
  <w:style w:type="paragraph" w:styleId="CommentSubject">
    <w:name w:val="annotation subject"/>
    <w:basedOn w:val="CommentText"/>
    <w:next w:val="CommentText"/>
    <w:link w:val="CommentSubjectChar"/>
    <w:uiPriority w:val="99"/>
    <w:semiHidden/>
    <w:unhideWhenUsed/>
    <w:rsid w:val="00CE0213"/>
    <w:rPr>
      <w:b/>
      <w:bCs/>
    </w:rPr>
  </w:style>
  <w:style w:type="character" w:customStyle="1" w:styleId="CommentSubjectChar">
    <w:name w:val="Comment Subject Char"/>
    <w:basedOn w:val="CommentTextChar"/>
    <w:link w:val="CommentSubject"/>
    <w:uiPriority w:val="99"/>
    <w:semiHidden/>
    <w:rsid w:val="00CE0213"/>
    <w:rPr>
      <w:b/>
      <w:bCs/>
      <w:sz w:val="20"/>
      <w:szCs w:val="20"/>
    </w:rPr>
  </w:style>
  <w:style w:type="paragraph" w:styleId="BalloonText">
    <w:name w:val="Balloon Text"/>
    <w:basedOn w:val="Normal"/>
    <w:link w:val="BalloonTextChar"/>
    <w:uiPriority w:val="99"/>
    <w:semiHidden/>
    <w:unhideWhenUsed/>
    <w:rsid w:val="00CE0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213"/>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AF335B"/>
    <w:pPr>
      <w:tabs>
        <w:tab w:val="left" w:pos="504"/>
      </w:tabs>
      <w:spacing w:after="240" w:line="240" w:lineRule="auto"/>
      <w:ind w:left="504" w:hanging="504"/>
    </w:pPr>
    <w:rPr>
      <w:rFonts w:cs="Mangal"/>
      <w:szCs w:val="20"/>
    </w:rPr>
  </w:style>
  <w:style w:type="paragraph" w:styleId="NoSpacing">
    <w:name w:val="No Spacing"/>
    <w:uiPriority w:val="1"/>
    <w:qFormat/>
    <w:rsid w:val="003D69F4"/>
    <w:pPr>
      <w:spacing w:after="0" w:line="240" w:lineRule="auto"/>
    </w:pPr>
    <w:rPr>
      <w:rFonts w:cs="Mangal"/>
      <w:szCs w:val="20"/>
    </w:rPr>
  </w:style>
  <w:style w:type="paragraph" w:customStyle="1" w:styleId="Default">
    <w:name w:val="Default"/>
    <w:rsid w:val="003826D1"/>
    <w:pPr>
      <w:autoSpaceDE w:val="0"/>
      <w:autoSpaceDN w:val="0"/>
      <w:adjustRightInd w:val="0"/>
      <w:spacing w:after="0" w:line="240" w:lineRule="auto"/>
    </w:pPr>
    <w:rPr>
      <w:rFonts w:ascii="Times New Roman" w:eastAsiaTheme="minorHAnsi" w:hAnsi="Times New Roman" w:cs="Times New Roman"/>
      <w:color w:val="000000"/>
      <w:sz w:val="24"/>
      <w:szCs w:val="24"/>
      <w:lang w:eastAsia="en-US" w:bidi="ar-SA"/>
    </w:rPr>
  </w:style>
  <w:style w:type="character" w:styleId="Hyperlink">
    <w:name w:val="Hyperlink"/>
    <w:basedOn w:val="DefaultParagraphFont"/>
    <w:uiPriority w:val="99"/>
    <w:unhideWhenUsed/>
    <w:rsid w:val="003826D1"/>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IN" w:eastAsia="en-IN" w:bidi="hi-IN"/>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CE0213"/>
    <w:rPr>
      <w:sz w:val="16"/>
      <w:szCs w:val="16"/>
    </w:rPr>
  </w:style>
  <w:style w:type="paragraph" w:styleId="CommentText">
    <w:name w:val="annotation text"/>
    <w:basedOn w:val="Normal"/>
    <w:link w:val="CommentTextChar"/>
    <w:uiPriority w:val="99"/>
    <w:semiHidden/>
    <w:unhideWhenUsed/>
    <w:rsid w:val="00CE0213"/>
    <w:pPr>
      <w:spacing w:line="240" w:lineRule="auto"/>
    </w:pPr>
    <w:rPr>
      <w:sz w:val="20"/>
      <w:szCs w:val="20"/>
    </w:rPr>
  </w:style>
  <w:style w:type="character" w:customStyle="1" w:styleId="CommentTextChar">
    <w:name w:val="Comment Text Char"/>
    <w:basedOn w:val="DefaultParagraphFont"/>
    <w:link w:val="CommentText"/>
    <w:uiPriority w:val="99"/>
    <w:semiHidden/>
    <w:rsid w:val="00CE0213"/>
    <w:rPr>
      <w:sz w:val="20"/>
      <w:szCs w:val="20"/>
    </w:rPr>
  </w:style>
  <w:style w:type="paragraph" w:styleId="CommentSubject">
    <w:name w:val="annotation subject"/>
    <w:basedOn w:val="CommentText"/>
    <w:next w:val="CommentText"/>
    <w:link w:val="CommentSubjectChar"/>
    <w:uiPriority w:val="99"/>
    <w:semiHidden/>
    <w:unhideWhenUsed/>
    <w:rsid w:val="00CE0213"/>
    <w:rPr>
      <w:b/>
      <w:bCs/>
    </w:rPr>
  </w:style>
  <w:style w:type="character" w:customStyle="1" w:styleId="CommentSubjectChar">
    <w:name w:val="Comment Subject Char"/>
    <w:basedOn w:val="CommentTextChar"/>
    <w:link w:val="CommentSubject"/>
    <w:uiPriority w:val="99"/>
    <w:semiHidden/>
    <w:rsid w:val="00CE0213"/>
    <w:rPr>
      <w:b/>
      <w:bCs/>
      <w:sz w:val="20"/>
      <w:szCs w:val="20"/>
    </w:rPr>
  </w:style>
  <w:style w:type="paragraph" w:styleId="BalloonText">
    <w:name w:val="Balloon Text"/>
    <w:basedOn w:val="Normal"/>
    <w:link w:val="BalloonTextChar"/>
    <w:uiPriority w:val="99"/>
    <w:semiHidden/>
    <w:unhideWhenUsed/>
    <w:rsid w:val="00CE02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0213"/>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AF335B"/>
    <w:pPr>
      <w:tabs>
        <w:tab w:val="left" w:pos="504"/>
      </w:tabs>
      <w:spacing w:after="240" w:line="240" w:lineRule="auto"/>
      <w:ind w:left="504" w:hanging="504"/>
    </w:pPr>
    <w:rPr>
      <w:rFonts w:cs="Mangal"/>
      <w:szCs w:val="20"/>
    </w:rPr>
  </w:style>
  <w:style w:type="paragraph" w:styleId="NoSpacing">
    <w:name w:val="No Spacing"/>
    <w:uiPriority w:val="1"/>
    <w:qFormat/>
    <w:rsid w:val="003D69F4"/>
    <w:pPr>
      <w:spacing w:after="0" w:line="240" w:lineRule="auto"/>
    </w:pPr>
    <w:rPr>
      <w:rFonts w:cs="Mangal"/>
      <w:szCs w:val="20"/>
    </w:rPr>
  </w:style>
  <w:style w:type="paragraph" w:customStyle="1" w:styleId="Default">
    <w:name w:val="Default"/>
    <w:rsid w:val="003826D1"/>
    <w:pPr>
      <w:autoSpaceDE w:val="0"/>
      <w:autoSpaceDN w:val="0"/>
      <w:adjustRightInd w:val="0"/>
      <w:spacing w:after="0" w:line="240" w:lineRule="auto"/>
    </w:pPr>
    <w:rPr>
      <w:rFonts w:ascii="Times New Roman" w:eastAsiaTheme="minorHAnsi" w:hAnsi="Times New Roman" w:cs="Times New Roman"/>
      <w:color w:val="000000"/>
      <w:sz w:val="24"/>
      <w:szCs w:val="24"/>
      <w:lang w:eastAsia="en-US" w:bidi="ar-SA"/>
    </w:rPr>
  </w:style>
  <w:style w:type="character" w:styleId="Hyperlink">
    <w:name w:val="Hyperlink"/>
    <w:basedOn w:val="DefaultParagraphFont"/>
    <w:uiPriority w:val="99"/>
    <w:unhideWhenUsed/>
    <w:rsid w:val="003826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mailto:sekarcandra@gmail.com" TargetMode="External"/><Relationship Id="rId3" Type="http://schemas.microsoft.com/office/2007/relationships/stylesWithEffects" Target="stylesWithEffects.xml"/><Relationship Id="rId7" Type="http://schemas.openxmlformats.org/officeDocument/2006/relationships/hyperlink" Target="mailto:vinita.sanjeevan@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venkitr2006@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C9cx1foDIDXZsnwvW8om1Wu8+w==">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779</Words>
  <Characters>2724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nki</dc:creator>
  <cp:lastModifiedBy>VIJAY</cp:lastModifiedBy>
  <cp:revision>2</cp:revision>
  <dcterms:created xsi:type="dcterms:W3CDTF">2020-06-09T12:33:00Z</dcterms:created>
  <dcterms:modified xsi:type="dcterms:W3CDTF">2020-06-09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MWBN0Z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